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0A8D2" w14:textId="5FB51792" w:rsidR="000943D8" w:rsidRPr="000943D8" w:rsidRDefault="00BF52C9" w:rsidP="00BF52C9">
      <w:pPr>
        <w:spacing w:line="480" w:lineRule="auto"/>
        <w:rPr>
          <w:i/>
          <w:iCs/>
        </w:rPr>
      </w:pPr>
      <w:r>
        <w:rPr>
          <w:i/>
          <w:iCs/>
        </w:rPr>
        <w:t xml:space="preserve">Multi-seasonal </w:t>
      </w:r>
      <w:r w:rsidR="000943D8" w:rsidRPr="000943D8">
        <w:rPr>
          <w:i/>
          <w:iCs/>
        </w:rPr>
        <w:t xml:space="preserve">species distribution models </w:t>
      </w:r>
      <w:r w:rsidR="00763CC1">
        <w:rPr>
          <w:i/>
          <w:iCs/>
        </w:rPr>
        <w:t>better</w:t>
      </w:r>
      <w:r w:rsidR="009C486D">
        <w:rPr>
          <w:i/>
          <w:iCs/>
        </w:rPr>
        <w:t xml:space="preserve"> </w:t>
      </w:r>
      <w:r w:rsidR="000943D8" w:rsidRPr="000943D8">
        <w:rPr>
          <w:i/>
          <w:iCs/>
        </w:rPr>
        <w:t>facilitate habitat conservation for a migratory bird</w:t>
      </w:r>
    </w:p>
    <w:p w14:paraId="4AF39147" w14:textId="207BDA0F" w:rsidR="002709AD" w:rsidRDefault="00AA1540" w:rsidP="004245DE">
      <w:pPr>
        <w:spacing w:line="480" w:lineRule="auto"/>
      </w:pPr>
      <w:r>
        <w:t xml:space="preserve">Authors: </w:t>
      </w:r>
      <w:r w:rsidR="00810E70" w:rsidRPr="00810E70">
        <w:t>Berigan LA, Roth AM,</w:t>
      </w:r>
      <w:r w:rsidR="00F75F58">
        <w:t xml:space="preserve"> </w:t>
      </w:r>
      <w:r w:rsidR="00F75F58" w:rsidRPr="00810E70">
        <w:t>Fish AC,</w:t>
      </w:r>
      <w:r w:rsidR="00810E70" w:rsidRPr="00810E70">
        <w:t xml:space="preserve"> Williams LM, Duren KR,</w:t>
      </w:r>
      <w:r w:rsidR="00A579FA">
        <w:t xml:space="preserve"> Bearer S</w:t>
      </w:r>
      <w:r w:rsidR="00541B68">
        <w:t xml:space="preserve">, Wenner K, </w:t>
      </w:r>
      <w:r w:rsidR="00817DE4">
        <w:t>Kasper P</w:t>
      </w:r>
      <w:r w:rsidR="00A579FA">
        <w:t>,</w:t>
      </w:r>
      <w:r w:rsidR="00810E70" w:rsidRPr="00810E70">
        <w:t xml:space="preserve"> Blomberg EJ.</w:t>
      </w:r>
    </w:p>
    <w:p w14:paraId="26095CFA" w14:textId="717C5C73" w:rsidR="004245DE" w:rsidRDefault="004245DE" w:rsidP="004245DE">
      <w:pPr>
        <w:spacing w:line="480" w:lineRule="auto"/>
      </w:pPr>
      <w:r w:rsidRPr="004245DE">
        <w:t xml:space="preserve">Target: </w:t>
      </w:r>
      <w:r w:rsidR="00A167BF">
        <w:t>Biological Conservation</w:t>
      </w:r>
    </w:p>
    <w:p w14:paraId="3A4A3C68" w14:textId="50F371CC" w:rsidR="000A37B2" w:rsidRPr="004245DE" w:rsidRDefault="000A37B2" w:rsidP="004245DE">
      <w:pPr>
        <w:spacing w:line="480" w:lineRule="auto"/>
      </w:pPr>
      <w:r>
        <w:t>Keywords</w:t>
      </w:r>
      <w:r w:rsidR="00957DFB">
        <w:t xml:space="preserve"> (max 6)</w:t>
      </w:r>
      <w:r>
        <w:t>:</w:t>
      </w:r>
      <w:r w:rsidR="000E775A">
        <w:t xml:space="preserve"> </w:t>
      </w:r>
      <w:r w:rsidR="009B027B">
        <w:t xml:space="preserve">American woodcock, </w:t>
      </w:r>
      <w:r w:rsidR="0053370F">
        <w:t>full annual cycle,</w:t>
      </w:r>
      <w:r w:rsidR="00EE57C3" w:rsidRPr="00EE57C3">
        <w:t xml:space="preserve"> </w:t>
      </w:r>
      <w:r w:rsidR="00EE57C3">
        <w:t>migratory birds,</w:t>
      </w:r>
      <w:r w:rsidR="009B027B">
        <w:t xml:space="preserve"> transferability,</w:t>
      </w:r>
      <w:r w:rsidR="00A37AE7">
        <w:t xml:space="preserve"> </w:t>
      </w:r>
      <w:r w:rsidR="00282974">
        <w:t>species distribution model, habitat suitability model</w:t>
      </w:r>
    </w:p>
    <w:p w14:paraId="440072E2" w14:textId="7FB4F21A" w:rsidR="00D7286E" w:rsidRDefault="00D7286E" w:rsidP="00652562">
      <w:pPr>
        <w:spacing w:line="480" w:lineRule="auto"/>
        <w:rPr>
          <w:b/>
          <w:bCs/>
        </w:rPr>
      </w:pPr>
      <w:r>
        <w:rPr>
          <w:b/>
          <w:bCs/>
        </w:rPr>
        <w:t>Abstract</w:t>
      </w:r>
    </w:p>
    <w:p w14:paraId="77ECBFA5" w14:textId="10465B71" w:rsidR="00515BF8" w:rsidRDefault="00E5337D" w:rsidP="00652562">
      <w:pPr>
        <w:spacing w:line="480" w:lineRule="auto"/>
      </w:pPr>
      <w:r>
        <w:t>S</w:t>
      </w:r>
      <w:r w:rsidR="00D76FD6">
        <w:t xml:space="preserve">pecies distribution models have issues with </w:t>
      </w:r>
      <w:r w:rsidR="00265623">
        <w:t>cross-seasonal transferability</w:t>
      </w:r>
      <w:r w:rsidR="00D970A3">
        <w:t xml:space="preserve"> </w:t>
      </w:r>
      <w:r w:rsidR="006918C7">
        <w:t>when</w:t>
      </w:r>
      <w:r w:rsidR="00D970A3">
        <w:t xml:space="preserve"> </w:t>
      </w:r>
      <w:r w:rsidR="00E41CE9">
        <w:t>data</w:t>
      </w:r>
      <w:r w:rsidR="00D970A3">
        <w:t xml:space="preserve"> collected during a single season do </w:t>
      </w:r>
      <w:r w:rsidR="00E41CE9">
        <w:t xml:space="preserve">not reflect </w:t>
      </w:r>
      <w:r w:rsidR="003A6E6D">
        <w:t xml:space="preserve">habitat </w:t>
      </w:r>
      <w:r w:rsidR="00D970A3">
        <w:t>relationships</w:t>
      </w:r>
      <w:r w:rsidR="003A6E6D">
        <w:t xml:space="preserve"> across other seasons. </w:t>
      </w:r>
      <w:r w:rsidR="00E9369E">
        <w:t xml:space="preserve">This issue can be addressed </w:t>
      </w:r>
      <w:r w:rsidR="005B6730">
        <w:t>using</w:t>
      </w:r>
      <w:r w:rsidR="005B0266">
        <w:t xml:space="preserve"> </w:t>
      </w:r>
      <w:r w:rsidR="00AF4740">
        <w:t xml:space="preserve">spatial </w:t>
      </w:r>
      <w:r w:rsidR="00013C36">
        <w:t>decision support systems</w:t>
      </w:r>
      <w:r w:rsidR="005B6730">
        <w:t>,</w:t>
      </w:r>
      <w:r w:rsidR="005B0266">
        <w:t xml:space="preserve"> which allow </w:t>
      </w:r>
      <w:r w:rsidR="00356BB0">
        <w:t xml:space="preserve">users to </w:t>
      </w:r>
      <w:r w:rsidR="00DB27E1">
        <w:t xml:space="preserve">incorporate multiple season-specific distribution models </w:t>
      </w:r>
      <w:r w:rsidR="00853F6A">
        <w:t xml:space="preserve">into a single </w:t>
      </w:r>
      <w:r w:rsidR="00284C51">
        <w:t xml:space="preserve">tool </w:t>
      </w:r>
      <w:r w:rsidR="00D970A3">
        <w:t>to</w:t>
      </w:r>
      <w:r w:rsidR="00284C51">
        <w:t xml:space="preserve"> </w:t>
      </w:r>
      <w:r w:rsidR="00A6348A">
        <w:t>prioritiz</w:t>
      </w:r>
      <w:r w:rsidR="00D970A3">
        <w:t>e</w:t>
      </w:r>
      <w:r w:rsidR="00A6348A">
        <w:t xml:space="preserve"> habitat management.</w:t>
      </w:r>
      <w:r w:rsidR="005A12DD">
        <w:t xml:space="preserve"> </w:t>
      </w:r>
      <w:r w:rsidR="00F71120">
        <w:t>We demonstrated a potential application of this framework through an analysis of multi-season habitat use by American woodcock in Pennsylvania, USA</w:t>
      </w:r>
      <w:r w:rsidR="00CA2396">
        <w:t xml:space="preserve">. We modeled woodcock breeding </w:t>
      </w:r>
      <w:r w:rsidR="00221236">
        <w:t>and migratory habitat</w:t>
      </w:r>
      <w:r w:rsidR="00D970A3">
        <w:t xml:space="preserve"> distributions in</w:t>
      </w:r>
      <w:r w:rsidR="00221236">
        <w:t xml:space="preserve"> Pennsylvania </w:t>
      </w:r>
      <w:r w:rsidR="00222C8F">
        <w:t xml:space="preserve">using </w:t>
      </w:r>
      <w:r w:rsidR="00D448BF">
        <w:t xml:space="preserve">random forest </w:t>
      </w:r>
      <w:r w:rsidR="00734E7A">
        <w:t>classifiers and</w:t>
      </w:r>
      <w:r w:rsidR="00D448BF">
        <w:t xml:space="preserve"> integrated the predictions of both models into a single </w:t>
      </w:r>
      <w:r w:rsidR="00EC321E">
        <w:t>d</w:t>
      </w:r>
      <w:r w:rsidR="00EC321E">
        <w:t xml:space="preserve">ecision support system </w:t>
      </w:r>
      <w:r w:rsidR="00543177">
        <w:t xml:space="preserve">using a Shiny application. </w:t>
      </w:r>
      <w:r w:rsidR="00FA25B8">
        <w:t>The Shiny application accept</w:t>
      </w:r>
      <w:r w:rsidR="007A6ECC">
        <w:t xml:space="preserve">s user input through </w:t>
      </w:r>
      <w:r w:rsidR="00CB7A7E">
        <w:t>breeding and migratory</w:t>
      </w:r>
      <w:r w:rsidR="00474F8B">
        <w:t xml:space="preserve"> season</w:t>
      </w:r>
      <w:r w:rsidR="00CB7A7E">
        <w:t xml:space="preserve"> weights</w:t>
      </w:r>
      <w:r w:rsidR="00474F8B">
        <w:t>, allowing user</w:t>
      </w:r>
      <w:r w:rsidR="00D47ED6">
        <w:t>s</w:t>
      </w:r>
      <w:r w:rsidR="00474F8B">
        <w:t xml:space="preserve"> </w:t>
      </w:r>
      <w:r w:rsidR="00CA14FB">
        <w:t xml:space="preserve">to customize </w:t>
      </w:r>
      <w:r w:rsidR="007A7F92">
        <w:t xml:space="preserve">the tool based on </w:t>
      </w:r>
      <w:r w:rsidR="00D970A3">
        <w:t xml:space="preserve">area-specific </w:t>
      </w:r>
      <w:r w:rsidR="007A7F92">
        <w:t>management priorities.</w:t>
      </w:r>
      <w:r w:rsidR="00553481">
        <w:t xml:space="preserve"> </w:t>
      </w:r>
      <w:r w:rsidR="00E904C6">
        <w:t xml:space="preserve">We found that woodcock have low cross-seasonal transferability </w:t>
      </w:r>
      <w:r w:rsidR="00A03104">
        <w:t>between breeding and migratory season</w:t>
      </w:r>
      <w:r w:rsidR="002F253A">
        <w:t xml:space="preserve"> models</w:t>
      </w:r>
      <w:r w:rsidR="00A03104">
        <w:t xml:space="preserve">, </w:t>
      </w:r>
      <w:r w:rsidR="00252E33">
        <w:t>with Pearson correlation</w:t>
      </w:r>
      <w:r w:rsidR="001D685F">
        <w:t>s</w:t>
      </w:r>
      <w:r w:rsidR="00252E33">
        <w:t xml:space="preserve"> </w:t>
      </w:r>
      <w:r w:rsidR="00F56523">
        <w:t xml:space="preserve">of 0.15 </w:t>
      </w:r>
      <w:r w:rsidR="006D1117">
        <w:t>at a pixel</w:t>
      </w:r>
      <w:r w:rsidR="00F142AE">
        <w:t>-</w:t>
      </w:r>
      <w:r w:rsidR="00F56523">
        <w:t>scale and 0.39 at a gameland</w:t>
      </w:r>
      <w:r w:rsidR="00F142AE">
        <w:t>-</w:t>
      </w:r>
      <w:r w:rsidR="00F56523">
        <w:t>scale</w:t>
      </w:r>
      <w:r w:rsidR="004A0FD4">
        <w:t>, indicating</w:t>
      </w:r>
      <w:r w:rsidR="004A0FD4">
        <w:t xml:space="preserve"> that conservation of breeding habitat alone is unlikely to result in efficient conservation of migratory habitat for woodcock.</w:t>
      </w:r>
      <w:r w:rsidR="004A0FD4">
        <w:t xml:space="preserve"> </w:t>
      </w:r>
      <w:r w:rsidR="00AA0A30">
        <w:t>Woodcock b</w:t>
      </w:r>
      <w:r w:rsidR="00D866E6">
        <w:t xml:space="preserve">reeding and migratory habitat is also unevenly distributed at a regional scale, with </w:t>
      </w:r>
      <w:r w:rsidR="0053461A">
        <w:t xml:space="preserve">3 </w:t>
      </w:r>
      <w:r w:rsidR="000C4E4C">
        <w:t xml:space="preserve">Pennsylvania </w:t>
      </w:r>
      <w:r w:rsidR="0053461A">
        <w:t>ecoregions</w:t>
      </w:r>
      <w:r w:rsidR="000C4E4C">
        <w:t xml:space="preserve"> </w:t>
      </w:r>
      <w:r w:rsidR="0039380B">
        <w:t xml:space="preserve">having low breeding suitability but high migratory </w:t>
      </w:r>
      <w:r w:rsidR="00227FC1">
        <w:t>suitability.</w:t>
      </w:r>
      <w:r w:rsidR="00145B14">
        <w:t xml:space="preserve"> </w:t>
      </w:r>
      <w:r w:rsidR="00215ECA">
        <w:t>Creating</w:t>
      </w:r>
      <w:r w:rsidR="00DD0FF8">
        <w:t xml:space="preserve"> a multi-season </w:t>
      </w:r>
      <w:r w:rsidR="007E676D">
        <w:t>distribution model</w:t>
      </w:r>
      <w:r w:rsidR="00DD0FF8">
        <w:t xml:space="preserve"> </w:t>
      </w:r>
      <w:r w:rsidR="00215ECA">
        <w:t xml:space="preserve">for woodcock management highlighted </w:t>
      </w:r>
      <w:r w:rsidR="005A44BF">
        <w:t xml:space="preserve">important migratory </w:t>
      </w:r>
      <w:r w:rsidR="00215ECA">
        <w:t xml:space="preserve">areas </w:t>
      </w:r>
      <w:r w:rsidR="001C5DC4">
        <w:t xml:space="preserve">that would </w:t>
      </w:r>
      <w:r w:rsidR="001C5DC4">
        <w:t>otherwise</w:t>
      </w:r>
      <w:r w:rsidR="001C5DC4">
        <w:t xml:space="preserve"> not</w:t>
      </w:r>
      <w:r w:rsidR="001C5DC4">
        <w:t xml:space="preserve"> be managed due to a lack of breeding season occupancy</w:t>
      </w:r>
      <w:r w:rsidR="001C5DC4">
        <w:t xml:space="preserve">, such as urban </w:t>
      </w:r>
      <w:r w:rsidR="001C5DC4">
        <w:lastRenderedPageBreak/>
        <w:t>greenspaces.</w:t>
      </w:r>
      <w:r w:rsidR="005607DC">
        <w:t xml:space="preserve"> </w:t>
      </w:r>
      <w:r w:rsidR="006C6394">
        <w:t>F</w:t>
      </w:r>
      <w:r w:rsidR="005607DC">
        <w:t>lexibility in data sources</w:t>
      </w:r>
      <w:r w:rsidR="007E6023">
        <w:t xml:space="preserve"> and ability to compe</w:t>
      </w:r>
      <w:r w:rsidR="00946C30">
        <w:t xml:space="preserve">nsate for low cross-seasonal transferability in </w:t>
      </w:r>
      <w:r w:rsidR="00671666">
        <w:t>distribution models</w:t>
      </w:r>
      <w:r w:rsidR="00946C30">
        <w:t xml:space="preserve"> </w:t>
      </w:r>
      <w:r w:rsidR="007B4277">
        <w:t xml:space="preserve">make multi-season </w:t>
      </w:r>
      <w:r w:rsidR="007E676D">
        <w:t>distribution modeling</w:t>
      </w:r>
      <w:r w:rsidR="007B4277">
        <w:t xml:space="preserve"> </w:t>
      </w:r>
      <w:r w:rsidR="007B4277">
        <w:t>ideal for the study of migratory birds.</w:t>
      </w:r>
    </w:p>
    <w:p w14:paraId="7BFB0FD5" w14:textId="77777777" w:rsidR="00555C33" w:rsidRDefault="00555C33" w:rsidP="00652562">
      <w:pPr>
        <w:spacing w:line="480" w:lineRule="auto"/>
      </w:pPr>
    </w:p>
    <w:p w14:paraId="7C933A29" w14:textId="2DDFC0FA" w:rsidR="00652562" w:rsidRDefault="00AA6F5B" w:rsidP="00652562">
      <w:pPr>
        <w:spacing w:line="480" w:lineRule="auto"/>
        <w:rPr>
          <w:b/>
          <w:bCs/>
        </w:rPr>
      </w:pPr>
      <w:r>
        <w:rPr>
          <w:b/>
          <w:bCs/>
        </w:rPr>
        <w:t xml:space="preserve">1 </w:t>
      </w:r>
      <w:r w:rsidR="005318C0" w:rsidRPr="000943D8">
        <w:rPr>
          <w:b/>
          <w:bCs/>
        </w:rPr>
        <w:t>Introduction</w:t>
      </w:r>
    </w:p>
    <w:p w14:paraId="720D24CD" w14:textId="3D6BB324" w:rsidR="00356EC3" w:rsidRDefault="00D73B56" w:rsidP="00652562">
      <w:pPr>
        <w:spacing w:line="480" w:lineRule="auto"/>
      </w:pPr>
      <w:r>
        <w:t xml:space="preserve">Species distribution models </w:t>
      </w:r>
      <w:r w:rsidR="00B37BF5">
        <w:t>are</w:t>
      </w:r>
      <w:r w:rsidR="00D138A5">
        <w:t xml:space="preserve"> </w:t>
      </w:r>
      <w:r w:rsidR="004C188D">
        <w:t>frequently used to</w:t>
      </w:r>
      <w:r w:rsidR="00D138A5">
        <w:t xml:space="preserve"> assist conservation decision-making</w:t>
      </w:r>
      <w:r w:rsidR="0053652B">
        <w:t xml:space="preserve"> </w:t>
      </w:r>
      <w:r w:rsidR="00510E58">
        <w:fldChar w:fldCharType="begin"/>
      </w:r>
      <w:r w:rsidR="00510E58">
        <w:instrText xml:space="preserve"> ADDIN ZOTERO_ITEM CSL_CITATION {"citationID":"AUYBlDJL","properties":{"formattedCitation":"(Miller, 2010)","plainCitation":"(Miller, 2010)","noteIndex":0},"citationItems":[{"id":158,"uris":["http://zotero.org/users/10854879/items/JW6B588D"],"itemData":{"id":158,"type":"article-journal","container-title":"Geography Compass","issue":"6","note":"publisher: Wiley Online Library","page":"490–509","source":"Google Scholar","title":"Species distribution modeling","volume":"4","author":[{"family":"Miller","given":"Jennifer"}],"issued":{"date-parts":[["2010"]]}}}],"schema":"https://github.com/citation-style-language/schema/raw/master/csl-citation.json"} </w:instrText>
      </w:r>
      <w:r w:rsidR="00510E58">
        <w:fldChar w:fldCharType="separate"/>
      </w:r>
      <w:r w:rsidR="00510E58" w:rsidRPr="00510E58">
        <w:rPr>
          <w:rFonts w:cs="Calibri"/>
        </w:rPr>
        <w:t>(Miller, 2010)</w:t>
      </w:r>
      <w:r w:rsidR="00510E58">
        <w:fldChar w:fldCharType="end"/>
      </w:r>
      <w:r w:rsidR="00B475A7">
        <w:t>,</w:t>
      </w:r>
      <w:r w:rsidR="00046BE1">
        <w:t xml:space="preserve"> </w:t>
      </w:r>
      <w:r w:rsidR="00B475A7">
        <w:t>h</w:t>
      </w:r>
      <w:r w:rsidR="00046BE1" w:rsidRPr="00CA19CC">
        <w:t>owever</w:t>
      </w:r>
      <w:r w:rsidR="00046BE1">
        <w:t xml:space="preserve">, </w:t>
      </w:r>
      <w:r w:rsidR="00B475A7">
        <w:t>they</w:t>
      </w:r>
      <w:r w:rsidR="00766BD5">
        <w:t xml:space="preserve"> are known to have issues with</w:t>
      </w:r>
      <w:r w:rsidR="001715A5">
        <w:t xml:space="preserve"> </w:t>
      </w:r>
      <w:r w:rsidR="00766BD5">
        <w:t>transferability</w:t>
      </w:r>
      <w:r w:rsidR="00B475A7">
        <w:t>. For example,</w:t>
      </w:r>
      <w:r w:rsidR="000059B8">
        <w:t xml:space="preserve"> </w:t>
      </w:r>
      <w:r w:rsidR="00585E20">
        <w:t>models</w:t>
      </w:r>
      <w:r w:rsidR="00B475A7">
        <w:t xml:space="preserve"> developed in one area</w:t>
      </w:r>
      <w:r w:rsidR="00585E20">
        <w:t xml:space="preserve"> </w:t>
      </w:r>
      <w:r w:rsidR="00CD135C">
        <w:t xml:space="preserve">may not be reflective of animal distributions </w:t>
      </w:r>
      <w:r w:rsidR="00531823">
        <w:t>in other parts of their range</w:t>
      </w:r>
      <w:r w:rsidR="001B681A">
        <w:t xml:space="preserve"> </w:t>
      </w:r>
      <w:r w:rsidR="00531823">
        <w:t>(</w:t>
      </w:r>
      <w:r w:rsidR="006F786C">
        <w:t>spatial transferability;</w:t>
      </w:r>
      <w:r w:rsidR="000F1678">
        <w:fldChar w:fldCharType="begin"/>
      </w:r>
      <w:r w:rsidR="00F71D5F">
        <w:instrText xml:space="preserve"> ADDIN ZOTERO_ITEM CSL_CITATION {"citationID":"ezn4Smi1","properties":{"formattedCitation":"(Randin et al., 2006)","plainCitation":"(Randin et al., 2006)","dontUpdate":true,"noteIndex":0},"citationItems":[{"id":136,"uris":["http://zotero.org/users/10854879/items/KFVKFJP8"],"itemData":{"id":136,"type":"article-journal","abstract":"Aim To assess the geographical transferability of niche-based species distribution models ﬁtted with two modelling techniques.","container-title":"Journal of Biogeography","DOI":"10.1111/j.1365-2699.2006.01466.x","ISSN":"0305-0270, 1365-2699","issue":"10","journalAbbreviation":"J Biogeography","language":"en","page":"1689-1703","source":"DOI.org (Crossref)","title":"Are niche-based species distribution models transferable in space?","volume":"33","author":[{"family":"Randin","given":"Christophe F."},{"family":"Dirnböck","given":"Thomas"},{"family":"Dullinger","given":"Stefan"},{"family":"Zimmermann","given":"Niklaus E."},{"family":"Zappa","given":"Massimiliano"},{"family":"Guisan","given":"Antoine"}],"issued":{"date-parts":[["2006",10]]}}}],"schema":"https://github.com/citation-style-language/schema/raw/master/csl-citation.json"} </w:instrText>
      </w:r>
      <w:r w:rsidR="000F1678">
        <w:fldChar w:fldCharType="separate"/>
      </w:r>
      <w:r w:rsidR="00DC7555">
        <w:rPr>
          <w:rFonts w:cs="Calibri"/>
        </w:rPr>
        <w:t xml:space="preserve"> </w:t>
      </w:r>
      <w:r w:rsidR="00DC7555" w:rsidRPr="00DC7555">
        <w:rPr>
          <w:rFonts w:cs="Calibri"/>
        </w:rPr>
        <w:t>Randin et al., 2006)</w:t>
      </w:r>
      <w:r w:rsidR="000F1678">
        <w:fldChar w:fldCharType="end"/>
      </w:r>
      <w:r w:rsidR="00FA5861">
        <w:t xml:space="preserve">, or </w:t>
      </w:r>
      <w:r w:rsidR="00B475A7">
        <w:t>may fail to project</w:t>
      </w:r>
      <w:r w:rsidR="006F786C">
        <w:t xml:space="preserve"> species distributions into the future</w:t>
      </w:r>
      <w:r w:rsidR="003D3175">
        <w:t xml:space="preserve"> </w:t>
      </w:r>
      <w:r w:rsidR="005673CA">
        <w:t>due to</w:t>
      </w:r>
      <w:r w:rsidR="00B475A7">
        <w:t xml:space="preserve"> changing conditions </w:t>
      </w:r>
      <w:r w:rsidR="003D3175">
        <w:t>(</w:t>
      </w:r>
      <w:r w:rsidR="006F786C">
        <w:t xml:space="preserve">temporal transferability; </w:t>
      </w:r>
      <w:r w:rsidR="00510E58">
        <w:fldChar w:fldCharType="begin"/>
      </w:r>
      <w:r w:rsidR="00F71D5F">
        <w:instrText xml:space="preserve"> ADDIN ZOTERO_ITEM CSL_CITATION {"citationID":"VOKvQMiB","properties":{"formattedCitation":"(Dobrowski et al., 2011)","plainCitation":"(Dobrowski et al., 2011)","dontUpdate":true,"noteIndex":0},"citationItems":[{"id":137,"uris":["http://zotero.org/users/10854879/items/HSYNBMIT"],"itemData":{"id":137,"type":"article-journal","abstract":"Species distribution model (SDM) projections under future climate scenarios are increasingly being used to inform resource management and conservation strategies. A critical assumption for projecting climate change responses is that SDMs are transferable through time, an assumption that is largely untested because investigators often lack temporally independent data for assessing transferability. Further, understanding how the ecology of species inﬂuences temporal transferability is critical yet almost wholly lacking. This raises two questions. (1) Are SDM projections transferable in time? (2) Does temporal transferability relate to species ecological traits? To address these questions we developed SDMs for 133 vascular plant species using data from the mountain ranges of California (USA) from two time periods: the 1930s and the present day. We forecast historical models over 75 years of measured climate change and assessed their projections against current distributions. Similarly, we hindcast contemporary models and compared their projections to historical data. We quantiﬁed transferability and related it to species ecological traits including physiognomy, endemism, dispersal capacity, ﬁre adaptation, and commonness. We found that non-endemic species with greater dispersal capacity, intermediate levels of prevalence, and little ﬁre adaptation had higher transferability than endemic species with limited dispersal capacity that rely on ﬁre for reproduction. We demonstrate that variability in model performance was driven principally by differences among species as compared to model algorithms or time period of model calibration. Further, our results suggest that the traits correlated with prediction accuracy in a single time period may not be related to transferability between time periods. Our ﬁndings provide a priori guidance for the suitability of SDM as an approach for forecasting climate change responses for certain taxa.","container-title":"Ecological Monographs","DOI":"10.1890/10-1325.1","ISSN":"0012-9615","issue":"2","journalAbbreviation":"Ecological Monographs","language":"en","page":"241-257","source":"DOI.org (Crossref)","title":"Modeling plant ranges over 75 years of climate change in California, USA: temporal transferability and species traits","title-short":"Modeling plant ranges over 75 years of climate change in California, USA","volume":"81","author":[{"family":"Dobrowski","given":"Solomon Z."},{"family":"Thorne","given":"James H."},{"family":"Greenberg","given":"Jonathan A."},{"family":"Safford","given":"Hugh D."},{"family":"Mynsberge","given":"Alison R."},{"family":"Crimmins","given":"Shawn M."},{"family":"Swanson","given":"Alan K."}],"issued":{"date-parts":[["2011",5]]}}}],"schema":"https://github.com/citation-style-language/schema/raw/master/csl-citation.json"} </w:instrText>
      </w:r>
      <w:r w:rsidR="00510E58">
        <w:fldChar w:fldCharType="separate"/>
      </w:r>
      <w:r w:rsidR="00510E58" w:rsidRPr="00510E58">
        <w:rPr>
          <w:rFonts w:cs="Calibri"/>
        </w:rPr>
        <w:t>Dobrowski et al., 2011)</w:t>
      </w:r>
      <w:r w:rsidR="00510E58">
        <w:fldChar w:fldCharType="end"/>
      </w:r>
      <w:r w:rsidR="00C76787">
        <w:t>.</w:t>
      </w:r>
      <w:r w:rsidR="00AC7E08">
        <w:t xml:space="preserve"> </w:t>
      </w:r>
      <w:r w:rsidR="00531823">
        <w:t xml:space="preserve">We posit that </w:t>
      </w:r>
      <w:r w:rsidR="00064489">
        <w:t xml:space="preserve">an </w:t>
      </w:r>
      <w:r w:rsidR="000D6C7D">
        <w:t xml:space="preserve">additional subcategory of </w:t>
      </w:r>
      <w:r w:rsidR="00D66990">
        <w:t>spatio</w:t>
      </w:r>
      <w:r w:rsidR="00AB5822">
        <w:t>temporal trans</w:t>
      </w:r>
      <w:r w:rsidR="007729F9">
        <w:t>ferability exists</w:t>
      </w:r>
      <w:r w:rsidR="00FB0326">
        <w:t xml:space="preserve">, called cross-seasonal transferability, for </w:t>
      </w:r>
      <w:r w:rsidR="000700B8">
        <w:t xml:space="preserve">situations where </w:t>
      </w:r>
      <w:r w:rsidR="00FB0326">
        <w:t>species</w:t>
      </w:r>
      <w:r w:rsidR="001A623F">
        <w:t xml:space="preserve"> habitat </w:t>
      </w:r>
      <w:r w:rsidR="000700B8">
        <w:t xml:space="preserve">associations </w:t>
      </w:r>
      <w:r w:rsidR="00B475A7">
        <w:t xml:space="preserve">differ </w:t>
      </w:r>
      <w:r w:rsidR="000700B8">
        <w:t>among</w:t>
      </w:r>
      <w:r w:rsidR="00A3555D">
        <w:t xml:space="preserve"> seasons or life stages</w:t>
      </w:r>
      <w:r w:rsidR="00B475A7">
        <w:t>, resulting in the species using fundamentally different space throughout the year</w:t>
      </w:r>
      <w:r w:rsidR="00A3555D">
        <w:t>.</w:t>
      </w:r>
      <w:r w:rsidR="00A159CB">
        <w:t xml:space="preserve"> </w:t>
      </w:r>
      <w:r w:rsidR="00B475A7">
        <w:t>For example, w</w:t>
      </w:r>
      <w:r w:rsidR="00A159CB">
        <w:t xml:space="preserve">ildlife science has a long history </w:t>
      </w:r>
      <w:r w:rsidR="003E343B">
        <w:t xml:space="preserve">of bias towards studying animals during the breeding season, which </w:t>
      </w:r>
      <w:r w:rsidR="00B475A7">
        <w:t xml:space="preserve">may </w:t>
      </w:r>
      <w:r w:rsidR="00857A01">
        <w:t xml:space="preserve">neglect the </w:t>
      </w:r>
      <w:r w:rsidR="00DB19F3">
        <w:t xml:space="preserve">value of </w:t>
      </w:r>
      <w:r w:rsidR="0024243C">
        <w:t>non-breeding</w:t>
      </w:r>
      <w:r w:rsidR="00CF52AB">
        <w:t xml:space="preserve"> habitat for survival</w:t>
      </w:r>
      <w:r w:rsidR="00A61D17">
        <w:t xml:space="preserve"> and </w:t>
      </w:r>
      <w:r w:rsidR="00B475A7">
        <w:t xml:space="preserve">ignore </w:t>
      </w:r>
      <w:r w:rsidR="00A61D17">
        <w:t xml:space="preserve">carry-over effects into the breeding season </w:t>
      </w:r>
      <w:r w:rsidR="004115DC">
        <w:fldChar w:fldCharType="begin"/>
      </w:r>
      <w:r w:rsidR="004115DC">
        <w:instrText xml:space="preserve"> ADDIN ZOTERO_ITEM CSL_CITATION {"citationID":"MG4Brir1","properties":{"formattedCitation":"(Norris and Marra, 2007)","plainCitation":"(Norris and Marra, 2007)","noteIndex":0},"citationItems":[{"id":152,"uris":["http://zotero.org/users/10854879/items/7HM29HI7"],"itemData":{"id":152,"type":"article-journal","container-title":"The Condor","issue":"3","note":"publisher: Oxford University Press","page":"535–547","source":"Google Scholar","title":"Seasonal interactions, habitat quality, and population dynamics in migratory birds","volume":"109","author":[{"family":"Norris","given":"D. Ryan"},{"family":"Marra","given":"Peter P."}],"issued":{"date-parts":[["2007"]]}}}],"schema":"https://github.com/citation-style-language/schema/raw/master/csl-citation.json"} </w:instrText>
      </w:r>
      <w:r w:rsidR="004115DC">
        <w:fldChar w:fldCharType="separate"/>
      </w:r>
      <w:r w:rsidR="004115DC" w:rsidRPr="004115DC">
        <w:rPr>
          <w:rFonts w:cs="Calibri"/>
        </w:rPr>
        <w:t>(Norris and Marra, 2007)</w:t>
      </w:r>
      <w:r w:rsidR="004115DC">
        <w:fldChar w:fldCharType="end"/>
      </w:r>
      <w:r w:rsidR="00857A01">
        <w:t>.</w:t>
      </w:r>
      <w:r w:rsidR="003E343B">
        <w:t xml:space="preserve"> </w:t>
      </w:r>
      <w:r w:rsidR="005422CC">
        <w:t xml:space="preserve">By building species distribution models </w:t>
      </w:r>
      <w:r w:rsidR="00412032">
        <w:t xml:space="preserve">which focus solely on </w:t>
      </w:r>
      <w:r w:rsidR="00B475A7">
        <w:t xml:space="preserve">occurrence data collected during </w:t>
      </w:r>
      <w:r w:rsidR="00412032">
        <w:t xml:space="preserve">breeding, </w:t>
      </w:r>
      <w:r w:rsidR="00FF0F6F">
        <w:t>we</w:t>
      </w:r>
      <w:r w:rsidR="00412032">
        <w:t xml:space="preserve"> </w:t>
      </w:r>
      <w:r w:rsidR="00B475A7">
        <w:t xml:space="preserve">may </w:t>
      </w:r>
      <w:r w:rsidR="0077168B">
        <w:t>disregard</w:t>
      </w:r>
      <w:r w:rsidR="00412032">
        <w:t xml:space="preserve"> </w:t>
      </w:r>
      <w:r w:rsidR="00356EC3">
        <w:t xml:space="preserve">portions of </w:t>
      </w:r>
      <w:r w:rsidR="00B475A7">
        <w:t>a species’ distribution that are</w:t>
      </w:r>
      <w:r w:rsidR="00356EC3">
        <w:t xml:space="preserve"> essential to </w:t>
      </w:r>
      <w:r w:rsidR="001F22F0">
        <w:t>persistence.</w:t>
      </w:r>
    </w:p>
    <w:p w14:paraId="644808CB" w14:textId="11EB3DB7" w:rsidR="00743473" w:rsidRDefault="00743473" w:rsidP="00AF4AAF">
      <w:pPr>
        <w:spacing w:line="480" w:lineRule="auto"/>
        <w:ind w:firstLine="720"/>
      </w:pPr>
      <w:r>
        <w:t>Spatial decision support systems (SDSS</w:t>
      </w:r>
      <w:r>
        <w:fldChar w:fldCharType="begin"/>
      </w:r>
      <w:r w:rsidR="00967FBF">
        <w:instrText xml:space="preserve"> ADDIN ZOTERO_ITEM CSL_CITATION {"citationID":"3BPXTsNp","properties":{"formattedCitation":"(Hopkins and Armstrong, 1985)","plainCitation":"(Hopkins and Armstrong, 1985)","dontUpdate":true,"noteIndex":0},"citationItems":[{"id":298,"uris":["http://zotero.org/users/10854879/items/BBR2KDI3"],"itemData":{"id":298,"type":"paper-conference","container-title":"Proceedings of seventh international symposium on computer-assisted cartography. Washington, DC: American Congress on Surveying and Mapping","title":"Analytic and cartographic data storage: a two-tiered approach to spatial decision support systems","author":[{"family":"Hopkins","given":"Lewis D"},{"family":"Armstrong","given":"Marc P"}],"issued":{"date-parts":[["1985"]]}}}],"schema":"https://github.com/citation-style-language/schema/raw/master/csl-citation.json"} </w:instrText>
      </w:r>
      <w:r>
        <w:fldChar w:fldCharType="separate"/>
      </w:r>
      <w:r>
        <w:rPr>
          <w:rFonts w:cs="Calibri"/>
        </w:rPr>
        <w:t xml:space="preserve">; </w:t>
      </w:r>
      <w:r w:rsidRPr="00423D09">
        <w:rPr>
          <w:rFonts w:cs="Calibri"/>
        </w:rPr>
        <w:t>Hopkins and Armstrong, 1985)</w:t>
      </w:r>
      <w:r>
        <w:fldChar w:fldCharType="end"/>
      </w:r>
      <w:r>
        <w:t xml:space="preserve">) may provide a useful mechanism to </w:t>
      </w:r>
      <w:r w:rsidR="00E9796B">
        <w:t xml:space="preserve">circumvent issues of cross-seasonal transferability by </w:t>
      </w:r>
      <w:r>
        <w:t>combin</w:t>
      </w:r>
      <w:r w:rsidR="00FC0216">
        <w:t>ing</w:t>
      </w:r>
      <w:r>
        <w:t xml:space="preserve"> distribution models from multiple seasons of the full annual cycle during the decision-making process. SDSS utilize user-friendly, interactive toolsets to guide users through making a set of spatial prioritization decisions </w:t>
      </w:r>
      <w:r>
        <w:fldChar w:fldCharType="begin"/>
      </w:r>
      <w:r>
        <w:instrText xml:space="preserve"> ADDIN ZOTERO_ITEM CSL_CITATION {"citationID":"ERv7VXZT","properties":{"formattedCitation":"(Sugumaran and Degroote, 2010)","plainCitation":"(Sugumaran and Degroote, 2010)","noteIndex":0},"citationItems":[{"id":297,"uris":["http://zotero.org/users/10854879/items/IQT6IPK3"],"itemData":{"id":297,"type":"chapter","container-title":"Spatial decision support systems: principles and practices","event-place":"Boca Raton, FL, USA","page":"145-190","publisher":"CRC Press","publisher-place":"Boca Raton, FL, USA","title":"Components of SDSS II","author":[{"family":"Sugumaran","given":"Ramanathan"},{"family":"Degroote","given":"John"}],"issued":{"date-parts":[["2010"]]}}}],"schema":"https://github.com/citation-style-language/schema/raw/master/csl-citation.json"} </w:instrText>
      </w:r>
      <w:r>
        <w:fldChar w:fldCharType="separate"/>
      </w:r>
      <w:r w:rsidRPr="00DC7616">
        <w:rPr>
          <w:rFonts w:cs="Calibri"/>
        </w:rPr>
        <w:t>(Sugumaran and Degroote, 2010)</w:t>
      </w:r>
      <w:r>
        <w:fldChar w:fldCharType="end"/>
      </w:r>
      <w:r>
        <w:t xml:space="preserve">. SDSS frequently come as extensions of existing geographic information systems </w:t>
      </w:r>
      <w:r>
        <w:fldChar w:fldCharType="begin"/>
      </w:r>
      <w:r>
        <w:instrText xml:space="preserve"> ADDIN ZOTERO_ITEM CSL_CITATION {"citationID":"PrCd6AUj","properties":{"formattedCitation":"(McConnell and Burger, 2011)","plainCitation":"(McConnell and Burger, 2011)","noteIndex":0},"citationItems":[{"id":167,"uris":["http://zotero.org/users/10854879/items/FDQTIP69"],"itemData":{"id":167,"type":"article-journal","container-title":"Journal of Soil and Water Conservation","issue":"6","note":"publisher: Soil and Water Conservation Society","page":"347–354","source":"Google Scholar","title":"Precision conservation: a geospatial decision support tool for optimizing conservation and profitability in agricultural landscapes","title-short":"Precision conservation","volume":"66","author":[{"family":"McConnell","given":"M."},{"family":"Burger","given":"L. W."}],"issued":{"date-parts":[["2011"]]}}}],"schema":"https://github.com/citation-style-language/schema/raw/master/csl-citation.json"} </w:instrText>
      </w:r>
      <w:r>
        <w:fldChar w:fldCharType="separate"/>
      </w:r>
      <w:r w:rsidRPr="00FE23B7">
        <w:rPr>
          <w:rFonts w:cs="Calibri"/>
        </w:rPr>
        <w:t>(McConnell and Burger, 2011)</w:t>
      </w:r>
      <w:r>
        <w:fldChar w:fldCharType="end"/>
      </w:r>
      <w:r>
        <w:t xml:space="preserve">, but the learning curve and costs associated with professional geographic information systems can often be an impediment to reaching the intended user base </w:t>
      </w:r>
      <w:r>
        <w:fldChar w:fldCharType="begin"/>
      </w:r>
      <w:r>
        <w:instrText xml:space="preserve"> ADDIN ZOTERO_ITEM CSL_CITATION {"citationID":"u5C1COQK","properties":{"formattedCitation":"(Harper, 2006)","plainCitation":"(Harper, 2006)","noteIndex":0},"citationItems":[{"id":138,"uris":["http://zotero.org/users/10854879/items/GUWC7KLL"],"itemData":{"id":138,"type":"thesis","abstract":"This project is aimed to provide a scientific and thorough analysis of alternative options to building spatial websites through the use of open-source technologies. In comparison to costly software licenses, restrictions on use, interoperability, extensibility, ease of use, training resources and performance, open-source technologies have been proven in recent years to meet and in some cases surpass the abilities of proprietary software to produce effective and robust web-based spatial applications. The goal of this project is to analyze the industry-leading software tools and packages to provide a comprehensive cost-benefit analysis and gain a better understanding of the available alternatives to building spatial websites. This study proves that an open source web-based GIS configuration provides a viable alternative to using proprietary software in terms of cost, ease of use, performance and conformance to open standards.","event-place":"Maryville, Missouri","genre":"Thesis","language":"en","publisher":"Northwest Missouri State University","publisher-place":"Maryville, Missouri","source":"Zotero","title":"Open-source technologies in web-based GIS and mapping","author":[{"family":"Harper","given":"Erik"}],"issued":{"date-parts":[["2006"]]}}}],"schema":"https://github.com/citation-style-language/schema/raw/master/csl-citation.json"} </w:instrText>
      </w:r>
      <w:r>
        <w:fldChar w:fldCharType="separate"/>
      </w:r>
      <w:r w:rsidRPr="00D13F0A">
        <w:rPr>
          <w:rFonts w:cs="Calibri"/>
        </w:rPr>
        <w:t>(Harper, 2006)</w:t>
      </w:r>
      <w:r>
        <w:fldChar w:fldCharType="end"/>
      </w:r>
      <w:r>
        <w:t xml:space="preserve">. </w:t>
      </w:r>
      <w:r>
        <w:lastRenderedPageBreak/>
        <w:t xml:space="preserve">The widespread adoption of interactive online mapping tools, such as leaflet </w:t>
      </w:r>
      <w:r>
        <w:fldChar w:fldCharType="begin"/>
      </w:r>
      <w:r>
        <w:instrText xml:space="preserve"> ADDIN ZOTERO_ITEM CSL_CITATION {"citationID":"MPoMEMQq","properties":{"formattedCitation":"(Agafonkin, 2022)","plainCitation":"(Agafonkin, 2022)","noteIndex":0},"citationItems":[{"id":155,"uris":["http://zotero.org/users/10854879/items/787PK9DI"],"itemData":{"id":155,"type":"software","title":"Leaflet.js","URL":"https://leafletjs.com/","version":"1.9","author":[{"family":"Agafonkin","given":"Volodymyr"}],"accessed":{"date-parts":[["2023",4,27]]},"issued":{"date-parts":[["2022"]]}}}],"schema":"https://github.com/citation-style-language/schema/raw/master/csl-citation.json"} </w:instrText>
      </w:r>
      <w:r>
        <w:fldChar w:fldCharType="separate"/>
      </w:r>
      <w:r w:rsidRPr="00C52100">
        <w:rPr>
          <w:rFonts w:cs="Calibri"/>
        </w:rPr>
        <w:t>(Agafonkin, 2022)</w:t>
      </w:r>
      <w:r>
        <w:fldChar w:fldCharType="end"/>
      </w:r>
      <w:r>
        <w:t xml:space="preserve"> and ArcGIS Online </w:t>
      </w:r>
      <w:r>
        <w:fldChar w:fldCharType="begin"/>
      </w:r>
      <w:r>
        <w:instrText xml:space="preserve"> ADDIN ZOTERO_ITEM CSL_CITATION {"citationID":"V5KPe573","properties":{"formattedCitation":"(ESRI, 2023)","plainCitation":"(ESRI, 2023)","noteIndex":0},"citationItems":[{"id":157,"uris":["http://zotero.org/users/10854879/items/C9EPU6JA"],"itemData":{"id":157,"type":"software","event-place":"Redlands, California.","publisher":"Environmental Systems Research Institute","publisher-place":"Redlands, California.","title":"ArcGIS Online","URL":"https://www.arcgis.com/","author":[{"literal":"ESRI"}],"issued":{"date-parts":[["2023"]]}}}],"schema":"https://github.com/citation-style-language/schema/raw/master/csl-citation.json"} </w:instrText>
      </w:r>
      <w:r>
        <w:fldChar w:fldCharType="separate"/>
      </w:r>
      <w:r w:rsidRPr="00C52100">
        <w:rPr>
          <w:rFonts w:cs="Calibri"/>
        </w:rPr>
        <w:t>(ESRI, 2023)</w:t>
      </w:r>
      <w:r>
        <w:fldChar w:fldCharType="end"/>
      </w:r>
      <w:r>
        <w:t xml:space="preserve">, has greatly expanded the capacity to custom build SDSS that are accessible via a web browser and can be easily used by decision makers with little additional training </w:t>
      </w:r>
      <w:r>
        <w:fldChar w:fldCharType="begin"/>
      </w:r>
      <w:r>
        <w:instrText xml:space="preserve"> ADDIN ZOTERO_ITEM CSL_CITATION {"citationID":"eoS9R52L","properties":{"formattedCitation":"(Sugumaran and Sugumaran, 2007)","plainCitation":"(Sugumaran and Sugumaran, 2007)","noteIndex":0},"citationItems":[{"id":169,"uris":["http://zotero.org/users/10854879/items/9XV87NTE"],"itemData":{"id":169,"type":"article-journal","container-title":"Communications of the Association for Information Systems","issue":"1","page":"40","source":"Google Scholar","title":"Web-based Spatial Decision Support Systems (WebSDSS): evolution, architecture, examples and challenges","title-short":"Web-based Spatial Decision Support Systems (WebSDSS)","volume":"19","author":[{"family":"Sugumaran","given":"Vijayan"},{"family":"Sugumaran","given":"Ramanathan"}],"issued":{"date-parts":[["2007"]]}}}],"schema":"https://github.com/citation-style-language/schema/raw/master/csl-citation.json"} </w:instrText>
      </w:r>
      <w:r>
        <w:fldChar w:fldCharType="separate"/>
      </w:r>
      <w:r w:rsidRPr="00A2013D">
        <w:rPr>
          <w:rFonts w:cs="Calibri"/>
        </w:rPr>
        <w:t>(Sugumaran and Sugumaran, 2007)</w:t>
      </w:r>
      <w:r>
        <w:fldChar w:fldCharType="end"/>
      </w:r>
      <w:r>
        <w:t>. SDSS provide an interface which allows users to interact with multiple spatial data layers, such as species distribution models. In circumstances where species distribution models have low cross-seasonal transferability, SDSS can also be used to compensate by incorporating multiple season-specific species distribution models into the decision-making process.</w:t>
      </w:r>
    </w:p>
    <w:p w14:paraId="149AC45F" w14:textId="25C00B90" w:rsidR="00B00D5D" w:rsidRDefault="007E0A11" w:rsidP="004F6DD4">
      <w:pPr>
        <w:spacing w:line="480" w:lineRule="auto"/>
        <w:ind w:firstLine="720"/>
      </w:pPr>
      <w:r>
        <w:t xml:space="preserve">Migratory birds are </w:t>
      </w:r>
      <w:r w:rsidR="003746A4">
        <w:t>one group of organisms that are clearly sensitive to</w:t>
      </w:r>
      <w:r>
        <w:t xml:space="preserve"> issues </w:t>
      </w:r>
      <w:r w:rsidR="00401F22">
        <w:t>of cross-seasonal</w:t>
      </w:r>
      <w:r>
        <w:t xml:space="preserve"> transferability</w:t>
      </w:r>
      <w:r w:rsidR="003746A4">
        <w:t xml:space="preserve"> through </w:t>
      </w:r>
      <w:r w:rsidR="00A37AE6">
        <w:t xml:space="preserve">use different </w:t>
      </w:r>
      <w:r w:rsidR="00326079">
        <w:t xml:space="preserve">geographic </w:t>
      </w:r>
      <w:r w:rsidR="004D2E28">
        <w:t>areas</w:t>
      </w:r>
      <w:r w:rsidR="00A37AE6">
        <w:t xml:space="preserve"> </w:t>
      </w:r>
      <w:r w:rsidR="00C73228">
        <w:t>throughout their annual cycle that can be coarsely divided into</w:t>
      </w:r>
      <w:r w:rsidR="00A37AE6">
        <w:t xml:space="preserve"> breeding, wintering, and migratory </w:t>
      </w:r>
      <w:r w:rsidR="004F6DD4">
        <w:t>seasons</w:t>
      </w:r>
      <w:r w:rsidR="00A37AE6">
        <w:t xml:space="preserve"> </w:t>
      </w:r>
      <w:r w:rsidR="004115DC">
        <w:fldChar w:fldCharType="begin"/>
      </w:r>
      <w:r w:rsidR="004115DC">
        <w:instrText xml:space="preserve"> ADDIN ZOTERO_ITEM CSL_CITATION {"citationID":"LgQ26ZbS","properties":{"formattedCitation":"(Marra et al., 2015)","plainCitation":"(Marra et al., 2015)","noteIndex":0},"citationItems":[{"id":160,"uris":["http://zotero.org/users/10854879/items/ZU7A5YMJ"],"itemData":{"id":160,"type":"article-journal","container-title":"Biology letters","issue":"8","note":"publisher: The Royal Society","page":"20150552","source":"Google Scholar","title":"A call for full annual cycle research in animal ecology","volume":"11","author":[{"family":"Marra","given":"Peter P."},{"family":"Cohen","given":"Emily B."},{"family":"Loss","given":"Scott R."},{"family":"Rutter","given":"Jordan E."},{"family":"Tonra","given":"Christopher M."}],"issued":{"date-parts":[["2015"]]}}}],"schema":"https://github.com/citation-style-language/schema/raw/master/csl-citation.json"} </w:instrText>
      </w:r>
      <w:r w:rsidR="004115DC">
        <w:fldChar w:fldCharType="separate"/>
      </w:r>
      <w:r w:rsidR="004115DC" w:rsidRPr="004115DC">
        <w:rPr>
          <w:rFonts w:cs="Calibri"/>
        </w:rPr>
        <w:t>(Marra et al., 2015)</w:t>
      </w:r>
      <w:r w:rsidR="004115DC">
        <w:fldChar w:fldCharType="end"/>
      </w:r>
      <w:r w:rsidR="00A37AE6">
        <w:t>.</w:t>
      </w:r>
      <w:r w:rsidR="0030757B">
        <w:t xml:space="preserve"> </w:t>
      </w:r>
      <w:r w:rsidR="009E6496">
        <w:t xml:space="preserve">Resource requirements frequently differ </w:t>
      </w:r>
      <w:r w:rsidR="006275E6">
        <w:t>among</w:t>
      </w:r>
      <w:r w:rsidR="009E6496">
        <w:t xml:space="preserve"> these three seasons</w:t>
      </w:r>
      <w:r w:rsidR="00214092">
        <w:t xml:space="preserve">, </w:t>
      </w:r>
      <w:r w:rsidR="003746A4">
        <w:t>often resulting</w:t>
      </w:r>
      <w:r w:rsidR="00214092">
        <w:t xml:space="preserve"> in bird us</w:t>
      </w:r>
      <w:r w:rsidR="003746A4">
        <w:t>e of</w:t>
      </w:r>
      <w:r w:rsidR="00214092">
        <w:t xml:space="preserve"> </w:t>
      </w:r>
      <w:r w:rsidR="00114725">
        <w:t>fundamentally different</w:t>
      </w:r>
      <w:r w:rsidR="003746A4">
        <w:t xml:space="preserve"> </w:t>
      </w:r>
      <w:r w:rsidR="00114725">
        <w:t>habitat</w:t>
      </w:r>
      <w:r w:rsidR="003746A4">
        <w:t xml:space="preserve"> types </w:t>
      </w:r>
      <w:r w:rsidR="00652788">
        <w:fldChar w:fldCharType="begin"/>
      </w:r>
      <w:r w:rsidR="00652788">
        <w:instrText xml:space="preserve"> ADDIN ZOTERO_ITEM CSL_CITATION {"citationID":"zAFBf6rC","properties":{"formattedCitation":"(Allen et al., 2020; Rice et al., 1980; Stanley et al., 2021)","plainCitation":"(Allen et al., 2020; Rice et al., 1980; Stanley et al., 2021)","noteIndex":0},"citationItems":[{"id":162,"uris":["http://zotero.org/users/10854879/items/LVR576YZ"],"itemData":{"id":162,"type":"article-journal","container-title":"The Condor","issue":"4","note":"publisher: Oxford University Press US","page":"duaa046","source":"Google Scholar","title":"Migratory status determines resource selection by American Woodcock at an important fall stopover, Cape May, New Jersey","volume":"122","author":[{"family":"Allen","given":"Brian B."},{"family":"McAuley","given":"Daniel G."},{"family":"Blomberg","given":"Erik J."}],"issued":{"date-parts":[["2020"]]}}},{"id":150,"uris":["http://zotero.org/users/10854879/items/3E5KNQQV"],"itemData":{"id":150,"type":"article-journal","abstract":"Patterns of seasonal variation in use of specific habitats by birds were investigated using monthly census data from 110 transects in riparian vegetation along the lower Colorado River from Arizona to California. Specific hypotheses were tested about changes in habitat breadth, timing of such changes, and the use of habitats which were preferred in seasons of maximum density. We generally found support for the hypotheses that habitat breadth narrows in seasons of supposed resource restriction, and that the narrowing occurs before the winter season. However, species with maximum winter populations tended to show the same kinds of trends in habitat use as were shown by species with summer maximum populations. Resource depletion does not provide a full explanation for habitat breadth restriction. Alternative factors, especially changes in population structure, are suggested, although at this point explanations must be undertaken on a piecemeal basis. Habitats preferred in the breeding season were found not to be consistently preferred in other seasons, implying that conclusions on habitat optimality may not be appropriate from studies during only part of a year.","container-title":"Ecology","DOI":"10.2307/1939049","ISSN":"0012-9658","issue":"6","note":"publisher: Ecological Society of America","page":"1402-1411","source":"JSTOR","title":"Seasonal Habitat Selection by Birds in the Lower Colorado River Valley","volume":"61","author":[{"family":"Rice","given":"Jake"},{"family":"Anderson","given":"Bertin W."},{"family":"Ohmart","given":"Robert D."}],"issued":{"date-parts":[["1980"]]}}},{"id":165,"uris":["http://zotero.org/users/10854879/items/WGTCLCFB"],"itemData":{"id":165,"type":"article-journal","container-title":"Ecosphere","issue":"3","note":"publisher: Wiley Online Library","page":"e03421","source":"Google Scholar","title":"Seasonal variation in habitat selection for a Neotropical migratory songbird using high-resolution GPS tracking","volume":"12","author":[{"family":"Stanley","given":"Calandra Q."},{"family":"Dudash","given":"Michele R."},{"family":"Ryder","given":"Thomas B."},{"family":"Shriver","given":"W. Gregory"},{"family":"Serno","given":"Kimberly"},{"family":"Adalsteinsson","given":"Solny"},{"family":"Marra","given":"Peter P."}],"issued":{"date-parts":[["2021"]]}}}],"schema":"https://github.com/citation-style-language/schema/raw/master/csl-citation.json"} </w:instrText>
      </w:r>
      <w:r w:rsidR="00652788">
        <w:fldChar w:fldCharType="separate"/>
      </w:r>
      <w:r w:rsidR="00652788" w:rsidRPr="00652788">
        <w:rPr>
          <w:rFonts w:cs="Calibri"/>
        </w:rPr>
        <w:t>(Allen et al., 2020; Rice et al., 1980; Stanley et al., 2021)</w:t>
      </w:r>
      <w:r w:rsidR="00652788">
        <w:fldChar w:fldCharType="end"/>
      </w:r>
      <w:r w:rsidR="00C72122">
        <w:t xml:space="preserve">. </w:t>
      </w:r>
      <w:r w:rsidR="003746A4">
        <w:t>However</w:t>
      </w:r>
      <w:r w:rsidR="00EB285D">
        <w:t>,</w:t>
      </w:r>
      <w:r w:rsidR="001F2F87">
        <w:t xml:space="preserve"> there are </w:t>
      </w:r>
      <w:r w:rsidR="002F14AB">
        <w:t xml:space="preserve">circumstances in which </w:t>
      </w:r>
      <w:r w:rsidR="004C2051">
        <w:t>breeding, wintering, and migratory</w:t>
      </w:r>
      <w:r w:rsidR="00C12CC0">
        <w:t xml:space="preserve"> </w:t>
      </w:r>
      <w:r w:rsidR="004C2051">
        <w:t>habitat may occur in</w:t>
      </w:r>
      <w:r w:rsidR="00C12CC0">
        <w:t xml:space="preserve"> the same region, especially for short-distance migrants</w:t>
      </w:r>
      <w:r w:rsidR="007739BE">
        <w:t xml:space="preserve"> which travel</w:t>
      </w:r>
      <w:r w:rsidR="00066674">
        <w:t xml:space="preserve"> less than 2000 km during their migration</w:t>
      </w:r>
      <w:r w:rsidR="00020E6D">
        <w:t xml:space="preserve"> </w:t>
      </w:r>
      <w:r w:rsidR="00B20133">
        <w:fldChar w:fldCharType="begin"/>
      </w:r>
      <w:r w:rsidR="00B20133">
        <w:instrText xml:space="preserve"> ADDIN ZOTERO_ITEM CSL_CITATION {"citationID":"EDbgbFmO","properties":{"formattedCitation":"(Rappole, 2013)","plainCitation":"(Rappole, 2013)","noteIndex":0},"citationItems":[{"id":299,"uris":["http://zotero.org/users/10854879/items/VD6FK8F5"],"itemData":{"id":299,"type":"book","publisher":"Columbia University Press","source":"Google Scholar","title":"The avian migrant: the biology of bird migration","title-short":"The avian migrant","author":[{"family":"Rappole","given":"John H."}],"issued":{"date-parts":[["2013"]]}}}],"schema":"https://github.com/citation-style-language/schema/raw/master/csl-citation.json"} </w:instrText>
      </w:r>
      <w:r w:rsidR="00B20133">
        <w:fldChar w:fldCharType="separate"/>
      </w:r>
      <w:r w:rsidR="00B20133" w:rsidRPr="00B20133">
        <w:rPr>
          <w:rFonts w:cs="Calibri"/>
        </w:rPr>
        <w:t>(Rappole, 2013)</w:t>
      </w:r>
      <w:r w:rsidR="00B20133">
        <w:fldChar w:fldCharType="end"/>
      </w:r>
      <w:r w:rsidR="007739BE">
        <w:t>.</w:t>
      </w:r>
      <w:r w:rsidR="00290529">
        <w:t xml:space="preserve"> Short-distance migrants</w:t>
      </w:r>
      <w:r w:rsidR="009C256A">
        <w:t xml:space="preserve"> i</w:t>
      </w:r>
      <w:r w:rsidR="00CD42CE">
        <w:t xml:space="preserve">nclude </w:t>
      </w:r>
      <w:r w:rsidR="00DD14D1">
        <w:t>wintering waterfowl</w:t>
      </w:r>
      <w:r w:rsidR="00A27C26">
        <w:t xml:space="preserve">, such as </w:t>
      </w:r>
      <w:r w:rsidR="00767C0C">
        <w:t>Common Eider (</w:t>
      </w:r>
      <w:r w:rsidR="00DB24CE" w:rsidRPr="00DB24CE">
        <w:rPr>
          <w:i/>
          <w:iCs/>
        </w:rPr>
        <w:t>Somateria mollissima</w:t>
      </w:r>
      <w:r w:rsidR="00767C0C">
        <w:t>)</w:t>
      </w:r>
      <w:r w:rsidR="00A27C26">
        <w:t xml:space="preserve">, </w:t>
      </w:r>
      <w:r w:rsidR="00420EA8" w:rsidRPr="00420EA8">
        <w:t>where more northern populations overwinter in the same regions that more southern populations breed</w:t>
      </w:r>
      <w:r w:rsidR="0001192C">
        <w:t xml:space="preserve"> </w:t>
      </w:r>
      <w:r w:rsidR="0001192C">
        <w:fldChar w:fldCharType="begin"/>
      </w:r>
      <w:r w:rsidR="0001192C">
        <w:instrText xml:space="preserve"> ADDIN ZOTERO_ITEM CSL_CITATION {"citationID":"YDeSJNjN","properties":{"formattedCitation":"(Goudie et al., 2020)","plainCitation":"(Goudie et al., 2020)","noteIndex":0},"citationItems":[{"id":303,"uris":["http://zotero.org/users/10854879/items/VH2FWR7Q"],"itemData":{"id":303,"type":"chapter","container-title":"Birds of the World","event-place":"Ithaca, NY, USA","publisher":"Cornell Lab of Ornithology","publisher-place":"Ithaca, NY, USA","title":"Common Eider (Somateria mollissima), version 1.0","URL":"https://doi.org/10.2173/bow.comeid.01","author":[{"family":"Goudie","given":"R. I."},{"family":"Robertson","given":"G. J."},{"family":"Reed","given":"A."},{"family":"Billerman","given":"S. M."}],"issued":{"date-parts":[["2020"]]}}}],"schema":"https://github.com/citation-style-language/schema/raw/master/csl-citation.json"} </w:instrText>
      </w:r>
      <w:r w:rsidR="0001192C">
        <w:fldChar w:fldCharType="separate"/>
      </w:r>
      <w:r w:rsidR="0001192C" w:rsidRPr="0001192C">
        <w:rPr>
          <w:rFonts w:cs="Calibri"/>
        </w:rPr>
        <w:t>(Goudie et al., 2020)</w:t>
      </w:r>
      <w:r w:rsidR="0001192C">
        <w:fldChar w:fldCharType="end"/>
      </w:r>
      <w:r w:rsidR="00C6280A">
        <w:t xml:space="preserve">, and nomadic finch species such as </w:t>
      </w:r>
      <w:r w:rsidR="00C14450">
        <w:t>Pine Siskin (</w:t>
      </w:r>
      <w:r w:rsidR="005E1460">
        <w:rPr>
          <w:i/>
          <w:iCs/>
        </w:rPr>
        <w:t>Spinus pinus</w:t>
      </w:r>
      <w:r w:rsidR="00C14450">
        <w:t>)</w:t>
      </w:r>
      <w:r w:rsidR="00AC405D">
        <w:t xml:space="preserve">, which </w:t>
      </w:r>
      <w:r w:rsidR="00A616DB">
        <w:t xml:space="preserve">migrate, breed, and overwinter in the same regions </w:t>
      </w:r>
      <w:r w:rsidR="004E2913">
        <w:t xml:space="preserve">despite differential </w:t>
      </w:r>
      <w:r w:rsidR="00F25E69">
        <w:t>resource requirements</w:t>
      </w:r>
      <w:r w:rsidR="004E2913">
        <w:t xml:space="preserve"> among seasons </w:t>
      </w:r>
      <w:r w:rsidR="00983B41">
        <w:fldChar w:fldCharType="begin"/>
      </w:r>
      <w:r w:rsidR="00983B41">
        <w:instrText xml:space="preserve"> ADDIN ZOTERO_ITEM CSL_CITATION {"citationID":"cqcginWo","properties":{"formattedCitation":"(Dawson, 2020)","plainCitation":"(Dawson, 2020)","noteIndex":0},"citationItems":[{"id":301,"uris":["http://zotero.org/users/10854879/items/4QM3M4FU"],"itemData":{"id":301,"type":"chapter","container-title":"Birds of the World","event-place":"Ithaca, NY, USA","publisher":"Cornell Lab of Ornithology","publisher-place":"Ithaca, NY, USA","title":"Pine Siskin (Spinus pinus), version 1.0","URL":"https://doi.org/10.2173/bow.pinsis.01","author":[{"family":"Dawson","given":"W. R."}],"editor":[{"family":"Poole","given":"A. F."}],"issued":{"date-parts":[["2020"]]}}}],"schema":"https://github.com/citation-style-language/schema/raw/master/csl-citation.json"} </w:instrText>
      </w:r>
      <w:r w:rsidR="00983B41">
        <w:fldChar w:fldCharType="separate"/>
      </w:r>
      <w:r w:rsidR="00983B41" w:rsidRPr="00983B41">
        <w:rPr>
          <w:rFonts w:cs="Calibri"/>
        </w:rPr>
        <w:t>(Dawson, 2020)</w:t>
      </w:r>
      <w:r w:rsidR="00983B41">
        <w:fldChar w:fldCharType="end"/>
      </w:r>
      <w:r w:rsidR="004E2913">
        <w:t>.</w:t>
      </w:r>
      <w:r w:rsidR="006B369B">
        <w:t xml:space="preserve"> </w:t>
      </w:r>
      <w:r w:rsidR="007B1F30">
        <w:t xml:space="preserve">Managing for these species, which occur in the same areas but have </w:t>
      </w:r>
      <w:r w:rsidR="00DA66C9">
        <w:t xml:space="preserve">issues of cross-seasonal transferability </w:t>
      </w:r>
      <w:r w:rsidR="003A1AD3">
        <w:t>in their models</w:t>
      </w:r>
      <w:r w:rsidR="00743473">
        <w:t>,</w:t>
      </w:r>
      <w:r w:rsidR="00F2716C">
        <w:t xml:space="preserve"> could be done more effectively using </w:t>
      </w:r>
      <w:r w:rsidR="007F335F">
        <w:t xml:space="preserve">an SDSS approach </w:t>
      </w:r>
      <w:r w:rsidR="00C71884">
        <w:t>which combines</w:t>
      </w:r>
      <w:r w:rsidR="007F335F">
        <w:t xml:space="preserve"> species distribution models from different seasons into a single predictive layer using user-specified weights. For example, a user might want to primarily conserve breeding habitat for a species and conserve migratory habitat as a secondary objective. Using an SDSS, the user could weight a breeding season species distribution model to 70% and a migratory season species distribution model to 30% and </w:t>
      </w:r>
      <w:r w:rsidR="007F335F">
        <w:lastRenderedPageBreak/>
        <w:t>output a single predictive habitat layer that prioritized management areas according to the user’s seasonal management objectives.</w:t>
      </w:r>
    </w:p>
    <w:p w14:paraId="76B9B8B5" w14:textId="52958EA4" w:rsidR="00FC1F23" w:rsidRDefault="00603661" w:rsidP="00881ABC">
      <w:pPr>
        <w:spacing w:line="480" w:lineRule="auto"/>
        <w:ind w:firstLine="720"/>
      </w:pPr>
      <w:r>
        <w:t>W</w:t>
      </w:r>
      <w:r w:rsidR="00CE545B">
        <w:t>e demonstrate</w:t>
      </w:r>
      <w:r w:rsidR="009F6CFD">
        <w:t xml:space="preserve"> </w:t>
      </w:r>
      <w:r w:rsidR="009C0814">
        <w:t>a</w:t>
      </w:r>
      <w:r w:rsidR="00252968">
        <w:t xml:space="preserve"> SDSS framework </w:t>
      </w:r>
      <w:r w:rsidR="00F77BA0">
        <w:t>to spatially</w:t>
      </w:r>
      <w:r w:rsidR="00745117">
        <w:t>-</w:t>
      </w:r>
      <w:r w:rsidR="00F77BA0">
        <w:t xml:space="preserve">prioritize </w:t>
      </w:r>
      <w:r w:rsidR="00E5334F">
        <w:t>habitat management</w:t>
      </w:r>
      <w:r w:rsidR="00F77BA0">
        <w:t xml:space="preserve"> </w:t>
      </w:r>
      <w:r w:rsidR="009C0814">
        <w:t xml:space="preserve">while accommodating the cross-seasonal transferability necessary to capture </w:t>
      </w:r>
      <w:r w:rsidR="00F77BA0">
        <w:t xml:space="preserve">multiple </w:t>
      </w:r>
      <w:r w:rsidR="00976362">
        <w:t>seasons</w:t>
      </w:r>
      <w:r w:rsidR="00F77BA0">
        <w:t xml:space="preserve"> of a </w:t>
      </w:r>
      <w:r w:rsidR="00BE0FEA">
        <w:t xml:space="preserve">migratory bird’s full annual cycle. </w:t>
      </w:r>
      <w:r w:rsidR="000943D8" w:rsidRPr="000943D8">
        <w:t>Our case study</w:t>
      </w:r>
      <w:r w:rsidR="002F4F46">
        <w:t xml:space="preserve"> is</w:t>
      </w:r>
      <w:r w:rsidR="000943D8" w:rsidRPr="000943D8">
        <w:t xml:space="preserve"> focuse</w:t>
      </w:r>
      <w:r w:rsidR="002F4F46">
        <w:t>d</w:t>
      </w:r>
      <w:r w:rsidR="000943D8" w:rsidRPr="000943D8">
        <w:t xml:space="preserve"> on American </w:t>
      </w:r>
      <w:r w:rsidR="00212324">
        <w:t>w</w:t>
      </w:r>
      <w:r w:rsidR="000943D8" w:rsidRPr="000943D8">
        <w:t>oodcock (</w:t>
      </w:r>
      <w:r w:rsidR="000943D8" w:rsidRPr="000943D8">
        <w:rPr>
          <w:i/>
          <w:iCs/>
        </w:rPr>
        <w:t>Scolopax minor</w:t>
      </w:r>
      <w:r w:rsidR="000943D8" w:rsidRPr="000943D8">
        <w:rPr>
          <w:iCs/>
        </w:rPr>
        <w:t>;</w:t>
      </w:r>
      <w:r w:rsidR="000943D8" w:rsidRPr="000943D8">
        <w:rPr>
          <w:i/>
          <w:iCs/>
        </w:rPr>
        <w:t xml:space="preserve"> </w:t>
      </w:r>
      <w:r w:rsidR="000943D8" w:rsidRPr="000943D8">
        <w:rPr>
          <w:iCs/>
        </w:rPr>
        <w:t>hereinafter woodcock</w:t>
      </w:r>
      <w:r w:rsidR="000943D8" w:rsidRPr="000943D8">
        <w:t xml:space="preserve">) in the state of Pennsylvania, USA. Woodcock are short distance migrants </w:t>
      </w:r>
      <w:r w:rsidR="009C0814">
        <w:t>with</w:t>
      </w:r>
      <w:r w:rsidR="000943D8" w:rsidRPr="000943D8">
        <w:t xml:space="preserve"> </w:t>
      </w:r>
      <w:r w:rsidR="00745117">
        <w:t xml:space="preserve">considerable </w:t>
      </w:r>
      <w:r w:rsidR="000943D8" w:rsidRPr="000943D8">
        <w:t xml:space="preserve">overlap </w:t>
      </w:r>
      <w:r w:rsidR="005E3F9B">
        <w:t>among</w:t>
      </w:r>
      <w:r w:rsidR="000943D8" w:rsidRPr="000943D8">
        <w:t xml:space="preserve"> migratory, breeding, and wintering ranges </w:t>
      </w:r>
      <w:r w:rsidR="007F3D32">
        <w:fldChar w:fldCharType="begin"/>
      </w:r>
      <w:r w:rsidR="00F71D5F">
        <w:instrText xml:space="preserve"> ADDIN ZOTERO_ITEM CSL_CITATION {"citationID":"e9RrNZrA","properties":{"formattedCitation":"(Myatt and Krementz, 2007)","plainCitation":"(Myatt and Krementz, 2007)","dontUpdate":true,"noteIndex":0},"citationItems":[{"id":172,"uris":["http://zotero.org/users/10854879/items/LBUVDKIJ"],"itemData":{"id":172,"type":"article-journal","container-title":"The Journal of wildlife management","issue":"4","note":"publisher: Wiley Online Library","page":"1197–1205","source":"Google Scholar","title":"Fall migration and habitat use of American woodcock in the central United States","volume":"71","author":[{"family":"Myatt","given":"Nick A."},{"family":"Krementz","given":"David G."}],"issued":{"date-parts":[["2007"]]}}}],"schema":"https://github.com/citation-style-language/schema/raw/master/csl-citation.json"} </w:instrText>
      </w:r>
      <w:r w:rsidR="007F3D32">
        <w:fldChar w:fldCharType="separate"/>
      </w:r>
      <w:r w:rsidR="007F3D32" w:rsidRPr="007F3D32">
        <w:rPr>
          <w:rFonts w:cs="Calibri"/>
        </w:rPr>
        <w:t>(Myatt and Krementz, 2007</w:t>
      </w:r>
      <w:r w:rsidR="009B7967">
        <w:rPr>
          <w:rFonts w:cs="Calibri"/>
        </w:rPr>
        <w:t>; Fig. 1</w:t>
      </w:r>
      <w:r w:rsidR="007F3D32" w:rsidRPr="007F3D32">
        <w:rPr>
          <w:rFonts w:cs="Calibri"/>
        </w:rPr>
        <w:t>)</w:t>
      </w:r>
      <w:r w:rsidR="007F3D32">
        <w:fldChar w:fldCharType="end"/>
      </w:r>
      <w:r w:rsidR="005D5FC8">
        <w:t xml:space="preserve">, </w:t>
      </w:r>
      <w:r w:rsidR="00745117">
        <w:t xml:space="preserve">but </w:t>
      </w:r>
      <w:r w:rsidR="005D5FC8">
        <w:t>fundamentally different habitat</w:t>
      </w:r>
      <w:r w:rsidR="009C0814">
        <w:t xml:space="preserve"> requirements</w:t>
      </w:r>
      <w:r w:rsidR="005D5FC8">
        <w:t xml:space="preserve"> </w:t>
      </w:r>
      <w:r w:rsidR="009C0814">
        <w:t xml:space="preserve">among </w:t>
      </w:r>
      <w:r w:rsidR="00C907B3">
        <w:t>seasons</w:t>
      </w:r>
      <w:r w:rsidR="005D5FC8">
        <w:t xml:space="preserve"> </w:t>
      </w:r>
      <w:r w:rsidR="009B7967">
        <w:fldChar w:fldCharType="begin"/>
      </w:r>
      <w:r w:rsidR="009B7967">
        <w:instrText xml:space="preserve"> ADDIN ZOTERO_ITEM CSL_CITATION {"citationID":"kRAl1a0V","properties":{"formattedCitation":"(Allen et al., 2020)","plainCitation":"(Allen et al., 2020)","noteIndex":0},"citationItems":[{"id":162,"uris":["http://zotero.org/users/10854879/items/LVR576YZ"],"itemData":{"id":162,"type":"article-journal","container-title":"The Condor","issue":"4","note":"publisher: Oxford University Press US","page":"duaa046","source":"Google Scholar","title":"Migratory status determines resource selection by American Woodcock at an important fall stopover, Cape May, New Jersey","volume":"122","author":[{"family":"Allen","given":"Brian B."},{"family":"McAuley","given":"Daniel G."},{"family":"Blomberg","given":"Erik J."}],"issued":{"date-parts":[["2020"]]}}}],"schema":"https://github.com/citation-style-language/schema/raw/master/csl-citation.json"} </w:instrText>
      </w:r>
      <w:r w:rsidR="009B7967">
        <w:fldChar w:fldCharType="separate"/>
      </w:r>
      <w:r w:rsidR="009B7967" w:rsidRPr="009B7967">
        <w:rPr>
          <w:rFonts w:cs="Calibri"/>
        </w:rPr>
        <w:t>(Allen et al., 2020)</w:t>
      </w:r>
      <w:r w:rsidR="009B7967">
        <w:fldChar w:fldCharType="end"/>
      </w:r>
      <w:r w:rsidR="005D5FC8">
        <w:t>.</w:t>
      </w:r>
      <w:r w:rsidR="00881ABC">
        <w:t xml:space="preserve"> O</w:t>
      </w:r>
      <w:r w:rsidR="001C460E">
        <w:t xml:space="preserve">ur goal was to develop a SSDS </w:t>
      </w:r>
      <w:r w:rsidR="005D5FC8">
        <w:t xml:space="preserve">tool </w:t>
      </w:r>
      <w:r w:rsidR="00291777">
        <w:t xml:space="preserve">to aid </w:t>
      </w:r>
      <w:r w:rsidR="007025BE">
        <w:t>conservation practitioners</w:t>
      </w:r>
      <w:r w:rsidR="00291777">
        <w:t xml:space="preserve"> considering trade-offs between </w:t>
      </w:r>
      <w:r w:rsidR="007025BE">
        <w:t>managing for breeding and migratory season habitat</w:t>
      </w:r>
      <w:r w:rsidR="00494B2E">
        <w:t xml:space="preserve"> in Pennsylvania</w:t>
      </w:r>
      <w:r w:rsidR="001C460E">
        <w:t>. We used</w:t>
      </w:r>
      <w:r w:rsidR="005D5FC8">
        <w:t xml:space="preserve"> a </w:t>
      </w:r>
      <w:r w:rsidR="0098610F">
        <w:t>multi-season modeling</w:t>
      </w:r>
      <w:r w:rsidR="000943D8" w:rsidRPr="000943D8">
        <w:t xml:space="preserve"> framework to</w:t>
      </w:r>
      <w:r w:rsidR="001C460E">
        <w:t xml:space="preserve"> predict the distribution of </w:t>
      </w:r>
      <w:r w:rsidR="000943D8" w:rsidRPr="000943D8">
        <w:t>migratory and breeding habitat</w:t>
      </w:r>
      <w:r w:rsidR="00291777">
        <w:t>s</w:t>
      </w:r>
      <w:r w:rsidR="001C460E">
        <w:t>, which we</w:t>
      </w:r>
      <w:r w:rsidR="005E3F9B">
        <w:t xml:space="preserve"> </w:t>
      </w:r>
      <w:r w:rsidR="001C460E">
        <w:t>combine in a SSDS</w:t>
      </w:r>
      <w:r w:rsidR="000943D8" w:rsidRPr="000943D8">
        <w:t xml:space="preserve"> </w:t>
      </w:r>
      <w:r w:rsidR="00745117">
        <w:t>to facilitate</w:t>
      </w:r>
      <w:r w:rsidR="000943D8" w:rsidRPr="000943D8">
        <w:t xml:space="preserve"> habitat prioritization.</w:t>
      </w:r>
    </w:p>
    <w:p w14:paraId="60312B56" w14:textId="01A8B097" w:rsidR="00AE0214" w:rsidRPr="000943D8" w:rsidRDefault="00DA7E4D" w:rsidP="00DA7E4D">
      <w:pPr>
        <w:spacing w:line="480" w:lineRule="auto"/>
        <w:jc w:val="center"/>
      </w:pPr>
      <w:r>
        <w:rPr>
          <w:noProof/>
        </w:rPr>
        <w:lastRenderedPageBreak/>
        <w:drawing>
          <wp:inline distT="0" distB="0" distL="0" distR="0" wp14:anchorId="290749E5" wp14:editId="0639129F">
            <wp:extent cx="4581525" cy="4581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81525" cy="4581525"/>
                    </a:xfrm>
                    <a:prstGeom prst="rect">
                      <a:avLst/>
                    </a:prstGeom>
                    <a:noFill/>
                    <a:ln>
                      <a:noFill/>
                    </a:ln>
                  </pic:spPr>
                </pic:pic>
              </a:graphicData>
            </a:graphic>
          </wp:inline>
        </w:drawing>
      </w:r>
    </w:p>
    <w:p w14:paraId="60C8BFFD" w14:textId="23D21809" w:rsidR="0014550A" w:rsidRDefault="00AB2288" w:rsidP="00E70084">
      <w:pPr>
        <w:spacing w:line="480" w:lineRule="auto"/>
      </w:pPr>
      <w:r>
        <w:t xml:space="preserve">Figure 1. </w:t>
      </w:r>
      <w:r w:rsidR="006831A5">
        <w:t>Seasonal r</w:t>
      </w:r>
      <w:r w:rsidR="00F73A5E">
        <w:t>ange</w:t>
      </w:r>
      <w:r w:rsidR="006831A5">
        <w:t>s</w:t>
      </w:r>
      <w:r w:rsidR="00F73A5E">
        <w:t xml:space="preserve"> </w:t>
      </w:r>
      <w:r w:rsidR="006831A5">
        <w:t xml:space="preserve">and </w:t>
      </w:r>
      <w:r w:rsidR="0006297B">
        <w:t xml:space="preserve">hypothetical </w:t>
      </w:r>
      <w:r w:rsidR="00961CF4">
        <w:t xml:space="preserve">migration </w:t>
      </w:r>
      <w:r w:rsidR="006831A5">
        <w:t xml:space="preserve">routes </w:t>
      </w:r>
      <w:r w:rsidR="00F73A5E">
        <w:t xml:space="preserve">of American </w:t>
      </w:r>
      <w:r w:rsidR="00886E8C">
        <w:t>w</w:t>
      </w:r>
      <w:r w:rsidR="00F73A5E">
        <w:t>oodcock</w:t>
      </w:r>
      <w:r w:rsidR="00745117">
        <w:t xml:space="preserve"> in eastern North America</w:t>
      </w:r>
      <w:r w:rsidR="00041A55">
        <w:t>.</w:t>
      </w:r>
      <w:r w:rsidR="009265B8">
        <w:t xml:space="preserve"> </w:t>
      </w:r>
      <w:r w:rsidR="00763C03">
        <w:t xml:space="preserve">Seasonal ranges </w:t>
      </w:r>
      <w:r w:rsidR="0016376E">
        <w:t xml:space="preserve">were delineated by </w:t>
      </w:r>
      <w:r w:rsidR="005B769A">
        <w:t xml:space="preserve">eBird’s Status and Trends </w:t>
      </w:r>
      <w:r w:rsidR="001F703B">
        <w:t>project</w:t>
      </w:r>
      <w:r w:rsidR="005B769A">
        <w:t xml:space="preserve"> </w:t>
      </w:r>
      <w:r w:rsidR="00980F6C">
        <w:fldChar w:fldCharType="begin"/>
      </w:r>
      <w:r w:rsidR="00980F6C">
        <w:instrText xml:space="preserve"> ADDIN ZOTERO_ITEM CSL_CITATION {"citationID":"kzJQNXtL","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980F6C">
        <w:fldChar w:fldCharType="separate"/>
      </w:r>
      <w:r w:rsidR="00980F6C" w:rsidRPr="00980F6C">
        <w:rPr>
          <w:rFonts w:cs="Calibri"/>
        </w:rPr>
        <w:t>(Fink et al., 2022)</w:t>
      </w:r>
      <w:r w:rsidR="00980F6C">
        <w:fldChar w:fldCharType="end"/>
      </w:r>
      <w:r w:rsidR="00961CF4" w:rsidRPr="00961CF4">
        <w:t xml:space="preserve"> </w:t>
      </w:r>
      <w:r w:rsidR="00961CF4">
        <w:t>using citizen science data</w:t>
      </w:r>
      <w:r w:rsidR="005F5DA4">
        <w:t xml:space="preserve">. </w:t>
      </w:r>
      <w:r w:rsidR="00961CF4">
        <w:t>Migration</w:t>
      </w:r>
      <w:r w:rsidR="005F5DA4">
        <w:t xml:space="preserve"> routes</w:t>
      </w:r>
      <w:r w:rsidR="004F5830">
        <w:t xml:space="preserve"> </w:t>
      </w:r>
      <w:r w:rsidR="00B97A41">
        <w:t>illustrate</w:t>
      </w:r>
      <w:r w:rsidR="004F5830">
        <w:t xml:space="preserve"> </w:t>
      </w:r>
      <w:r w:rsidR="00B97A41">
        <w:t xml:space="preserve">potential connections </w:t>
      </w:r>
      <w:r w:rsidR="00745117">
        <w:t xml:space="preserve">among </w:t>
      </w:r>
      <w:r w:rsidR="00B97A41">
        <w:t>eastern (dashed line), central (solid line), and western (dotted line) population</w:t>
      </w:r>
      <w:r w:rsidR="00961CF4">
        <w:t xml:space="preserve"> segments.</w:t>
      </w:r>
      <w:r w:rsidR="00FE45ED">
        <w:t xml:space="preserve"> Migrat</w:t>
      </w:r>
      <w:r w:rsidR="00961CF4">
        <w:t>ion</w:t>
      </w:r>
      <w:r w:rsidR="00FE45ED">
        <w:t xml:space="preserve"> r</w:t>
      </w:r>
      <w:r w:rsidR="004F5830">
        <w:t>outes were</w:t>
      </w:r>
      <w:r w:rsidR="005F5DA4">
        <w:t xml:space="preserve"> originally proposed by</w:t>
      </w:r>
      <w:r w:rsidR="00C333B3">
        <w:t xml:space="preserve"> </w:t>
      </w:r>
      <w:r w:rsidR="00C333B3">
        <w:fldChar w:fldCharType="begin"/>
      </w:r>
      <w:r w:rsidR="00F71D5F">
        <w:instrText xml:space="preserve"> ADDIN ZOTERO_ITEM CSL_CITATION {"citationID":"JEjVc3DN","properties":{"formattedCitation":"(Glasgow, 1958)","plainCitation":"(Glasgow, 1958)","dontUpdate":true,"noteIndex":0},"citationItems":[{"id":178,"uris":["http://zotero.org/users/10854879/items/JR39UTRV"],"itemData":{"id":178,"type":"thesis","event-place":"College Station , Texas","genre":"Dissertation","publisher":"Texas A&amp;M University","publisher-place":"College Station , Texas","source":"Google Scholar","title":"Contributions to the knowledge of the ecology of the American woodcock, Philohela minor (Gmelin), on the wintering range in Louisiana","author":[{"family":"Glasgow","given":"Leslie Lloyd"}],"issued":{"date-parts":[["1958"]]}}}],"schema":"https://github.com/citation-style-language/schema/raw/master/csl-citation.json"} </w:instrText>
      </w:r>
      <w:r w:rsidR="00C333B3">
        <w:fldChar w:fldCharType="separate"/>
      </w:r>
      <w:r w:rsidR="00C333B3" w:rsidRPr="00C333B3">
        <w:rPr>
          <w:rFonts w:cs="Calibri"/>
        </w:rPr>
        <w:t xml:space="preserve">Glasgow </w:t>
      </w:r>
      <w:r w:rsidR="009E0563">
        <w:rPr>
          <w:rFonts w:cs="Calibri"/>
        </w:rPr>
        <w:t>(</w:t>
      </w:r>
      <w:r w:rsidR="00C333B3" w:rsidRPr="00C333B3">
        <w:rPr>
          <w:rFonts w:cs="Calibri"/>
        </w:rPr>
        <w:t>1958)</w:t>
      </w:r>
      <w:r w:rsidR="00C333B3">
        <w:fldChar w:fldCharType="end"/>
      </w:r>
      <w:r w:rsidR="005F5DA4">
        <w:t xml:space="preserve"> </w:t>
      </w:r>
      <w:r w:rsidR="00FE45ED">
        <w:t>and</w:t>
      </w:r>
      <w:r w:rsidR="0050576C">
        <w:t xml:space="preserve"> later reproduced</w:t>
      </w:r>
      <w:r w:rsidR="00AB714C">
        <w:t xml:space="preserve"> </w:t>
      </w:r>
      <w:r w:rsidR="00A50634">
        <w:t>by</w:t>
      </w:r>
      <w:r w:rsidR="00AB714C">
        <w:t xml:space="preserve"> </w:t>
      </w:r>
      <w:r w:rsidR="009E0563">
        <w:fldChar w:fldCharType="begin"/>
      </w:r>
      <w:r w:rsidR="00F71D5F">
        <w:instrText xml:space="preserve"> ADDIN ZOTERO_ITEM CSL_CITATION {"citationID":"Ufng1nqA","properties":{"formattedCitation":"(Moore et al., 2019)","plainCitation":"(Moore et al., 2019)","dontUpdate":true,"noteIndex":0},"citationItems":[{"id":180,"uris":["http://zotero.org/users/10854879/items/LBX72558"],"itemData":{"id":180,"type":"article-journal","container-title":"The Journal of Wildlife Management","issue":"7","note":"publisher: Wiley Online Library","page":"1617–1627","source":"Google Scholar","title":"Migratory connectivity of American Woodcock derived using satellite telemetry","volume":"83","author":[{"family":"Moore","given":"Joseph D."},{"family":"Andersen","given":"David E."},{"family":"Cooper","given":"Thomas R."},{"family":"Duguay","given":"Jeffrey P."},{"family":"Oldenburger","given":"Shaun L."},{"family":"Stewart","given":"C. Al"},{"family":"Krementz","given":"David G."}],"issued":{"date-parts":[["2019"]]}}}],"schema":"https://github.com/citation-style-language/schema/raw/master/csl-citation.json"} </w:instrText>
      </w:r>
      <w:r w:rsidR="009E0563">
        <w:fldChar w:fldCharType="separate"/>
      </w:r>
      <w:r w:rsidR="009E0563" w:rsidRPr="009E0563">
        <w:rPr>
          <w:rFonts w:cs="Calibri"/>
        </w:rPr>
        <w:t xml:space="preserve">Moore et al. </w:t>
      </w:r>
      <w:r w:rsidR="009E0563">
        <w:rPr>
          <w:rFonts w:cs="Calibri"/>
        </w:rPr>
        <w:t>(</w:t>
      </w:r>
      <w:r w:rsidR="009E0563" w:rsidRPr="009E0563">
        <w:rPr>
          <w:rFonts w:cs="Calibri"/>
        </w:rPr>
        <w:t>2019)</w:t>
      </w:r>
      <w:r w:rsidR="009E0563">
        <w:fldChar w:fldCharType="end"/>
      </w:r>
      <w:r w:rsidR="00AB714C">
        <w:t>.</w:t>
      </w:r>
      <w:r w:rsidR="006B5DBD">
        <w:t xml:space="preserve"> Inset illustrates </w:t>
      </w:r>
      <w:r w:rsidR="0029342C">
        <w:t>multiple</w:t>
      </w:r>
      <w:r w:rsidR="00EB7B0A">
        <w:t xml:space="preserve"> migrat</w:t>
      </w:r>
      <w:r w:rsidR="00961CF4">
        <w:t>ion</w:t>
      </w:r>
      <w:r w:rsidR="00EB7B0A">
        <w:t xml:space="preserve"> routes </w:t>
      </w:r>
      <w:r w:rsidR="00961CF4">
        <w:t>intersect</w:t>
      </w:r>
      <w:r w:rsidR="0029342C">
        <w:t>ing</w:t>
      </w:r>
      <w:r w:rsidR="00961CF4">
        <w:t xml:space="preserve"> with the </w:t>
      </w:r>
      <w:r w:rsidR="00740527">
        <w:t xml:space="preserve">breeding </w:t>
      </w:r>
      <w:r w:rsidR="00961CF4">
        <w:t xml:space="preserve">range </w:t>
      </w:r>
      <w:r w:rsidR="00740527">
        <w:t xml:space="preserve">in </w:t>
      </w:r>
      <w:r w:rsidR="00EB7B0A">
        <w:t>the state of Pennsylvania</w:t>
      </w:r>
      <w:r w:rsidR="00886E8C">
        <w:t>.</w:t>
      </w:r>
    </w:p>
    <w:p w14:paraId="303B677F" w14:textId="37E71C2D" w:rsidR="005318C0" w:rsidRPr="00427616" w:rsidRDefault="00AA6F5B" w:rsidP="004245DE">
      <w:pPr>
        <w:spacing w:line="480" w:lineRule="auto"/>
        <w:rPr>
          <w:b/>
          <w:bCs/>
        </w:rPr>
      </w:pPr>
      <w:r>
        <w:rPr>
          <w:b/>
          <w:bCs/>
        </w:rPr>
        <w:t xml:space="preserve">2 </w:t>
      </w:r>
      <w:r w:rsidR="005318C0" w:rsidRPr="00427616">
        <w:rPr>
          <w:b/>
          <w:bCs/>
        </w:rPr>
        <w:t>Methods</w:t>
      </w:r>
    </w:p>
    <w:p w14:paraId="2C768A93" w14:textId="76ADE996" w:rsidR="001B1303" w:rsidRDefault="001B1303" w:rsidP="00427616">
      <w:pPr>
        <w:spacing w:line="480" w:lineRule="auto"/>
      </w:pPr>
      <w:r>
        <w:rPr>
          <w:i/>
          <w:iCs/>
        </w:rPr>
        <w:t>2.1 Study area</w:t>
      </w:r>
    </w:p>
    <w:p w14:paraId="33AABF77" w14:textId="4CDAC002" w:rsidR="00CF19F2" w:rsidRDefault="0072018A" w:rsidP="00427616">
      <w:pPr>
        <w:spacing w:line="480" w:lineRule="auto"/>
      </w:pPr>
      <w:r>
        <w:lastRenderedPageBreak/>
        <w:t xml:space="preserve">We modeled woodcock habitat </w:t>
      </w:r>
      <w:r w:rsidR="00CF00F6">
        <w:t>distribution</w:t>
      </w:r>
      <w:r>
        <w:t xml:space="preserve"> throughout the state of Pennsylvania, </w:t>
      </w:r>
      <w:r w:rsidR="00494B2E">
        <w:t>which</w:t>
      </w:r>
      <w:r w:rsidR="009929B3" w:rsidRPr="000943D8">
        <w:t xml:space="preserve"> provides </w:t>
      </w:r>
      <w:r w:rsidR="009929B3">
        <w:t>breeding habitat for an estimated 2.3% of the global woodcock population (52,400 birds), and potentially provides stopover habitat for nearly 1/</w:t>
      </w:r>
      <w:r w:rsidR="009929B3" w:rsidRPr="00195AFA">
        <w:t>3</w:t>
      </w:r>
      <w:r w:rsidR="009929B3">
        <w:rPr>
          <w:vertAlign w:val="superscript"/>
        </w:rPr>
        <w:t>rd</w:t>
      </w:r>
      <w:r w:rsidR="009929B3">
        <w:t xml:space="preserve"> of the </w:t>
      </w:r>
      <w:r w:rsidR="009929B3" w:rsidRPr="00195AFA">
        <w:t>global</w:t>
      </w:r>
      <w:r w:rsidR="009929B3">
        <w:t xml:space="preserve"> woodcock population breeding </w:t>
      </w:r>
      <w:r w:rsidR="009929B3" w:rsidRPr="00FD2935">
        <w:t xml:space="preserve">throughout the northeastern United States and eastern Canada </w:t>
      </w:r>
      <w:r w:rsidR="009929B3">
        <w:t xml:space="preserve">(30.5% of global woodcock, 684,500 birds; </w:t>
      </w:r>
      <w:r w:rsidR="009929B3">
        <w:fldChar w:fldCharType="begin"/>
      </w:r>
      <w:r w:rsidR="009929B3">
        <w:instrText xml:space="preserve"> ADDIN ZOTERO_ITEM CSL_CITATION {"citationID":"JCyQ9K1w","properties":{"formattedCitation":"(Kelley et al., 2008)","plainCitation":"(Kelley et al., 2008)","dontUpdate":true,"noteIndex":0},"citationItems":[{"id":175,"uris":["http://zotero.org/users/10854879/items/CUWG9NRT"],"itemData":{"id":175,"type":"article-journal","container-title":"US Fish &amp; Wildlife Publications","source":"Google Scholar","title":"American Woodcock Conservation Plan: a summary of and recommendations for woodcock conservation in North America","title-short":"American Woodcock Conservation Plan","volume":"430","author":[{"family":"Kelley","given":"James R."},{"family":"Williamson","given":"Scot"},{"family":"Cooper","given":"Thomas R."}],"issued":{"date-parts":[["2008"]]}}}],"schema":"https://github.com/citation-style-language/schema/raw/master/csl-citation.json"} </w:instrText>
      </w:r>
      <w:r w:rsidR="009929B3">
        <w:fldChar w:fldCharType="separate"/>
      </w:r>
      <w:r w:rsidR="009929B3" w:rsidRPr="002F1C6E">
        <w:rPr>
          <w:rFonts w:cs="Calibri"/>
        </w:rPr>
        <w:t>Kelley et al., 2008)</w:t>
      </w:r>
      <w:r w:rsidR="009929B3">
        <w:fldChar w:fldCharType="end"/>
      </w:r>
      <w:r w:rsidR="009929B3">
        <w:t>.</w:t>
      </w:r>
      <w:r w:rsidR="008B7776">
        <w:t xml:space="preserve"> Pennsylvania also contains </w:t>
      </w:r>
      <w:r w:rsidR="00514057">
        <w:t xml:space="preserve">some wintering habitat for woodcock in the southwestern portion of the state, but </w:t>
      </w:r>
      <w:r w:rsidR="00376482">
        <w:t>the amount of wintering habitat in Pennsylvania is negligible compared to breeding and stopover habitat</w:t>
      </w:r>
      <w:r w:rsidR="002C1AC4">
        <w:t xml:space="preserve"> (Fig</w:t>
      </w:r>
      <w:r w:rsidR="00575F66">
        <w:t>.</w:t>
      </w:r>
      <w:r w:rsidR="002C1AC4">
        <w:t xml:space="preserve"> 1)</w:t>
      </w:r>
      <w:r w:rsidR="00DF7326">
        <w:t>.</w:t>
      </w:r>
      <w:r w:rsidR="00E96662">
        <w:t xml:space="preserve"> </w:t>
      </w:r>
      <w:r w:rsidR="00AC2E53">
        <w:t xml:space="preserve">Pennsylvania is composed of 11 </w:t>
      </w:r>
      <w:r w:rsidR="008B32AD">
        <w:t xml:space="preserve">U.S. </w:t>
      </w:r>
      <w:r w:rsidR="00420185">
        <w:t>E</w:t>
      </w:r>
      <w:r w:rsidR="008B32AD">
        <w:t>nvironmental Protection Agency (E</w:t>
      </w:r>
      <w:r w:rsidR="00420185">
        <w:t>PA</w:t>
      </w:r>
      <w:r w:rsidR="008B32AD">
        <w:t>)</w:t>
      </w:r>
      <w:r w:rsidR="00420185">
        <w:t xml:space="preserve"> level 3 ecoregions </w:t>
      </w:r>
      <w:r w:rsidR="00967FBF">
        <w:fldChar w:fldCharType="begin"/>
      </w:r>
      <w:r w:rsidR="00967FBF">
        <w:instrText xml:space="preserve"> ADDIN ZOTERO_ITEM CSL_CITATION {"citationID":"YdePG7y1","properties":{"formattedCitation":"(Omernik and Griffith, 2014)","plainCitation":"(Omernik and Griffith, 2014)","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sidR="00967FBF">
        <w:fldChar w:fldCharType="separate"/>
      </w:r>
      <w:r w:rsidR="00967FBF" w:rsidRPr="00967FBF">
        <w:rPr>
          <w:rFonts w:cs="Calibri"/>
        </w:rPr>
        <w:t>(Omernik and Griffith, 2014)</w:t>
      </w:r>
      <w:r w:rsidR="00967FBF">
        <w:fldChar w:fldCharType="end"/>
      </w:r>
      <w:r w:rsidR="00BA3634">
        <w:t xml:space="preserve">, which </w:t>
      </w:r>
      <w:r w:rsidR="0096603E">
        <w:t>reflect</w:t>
      </w:r>
      <w:r w:rsidR="006461C2">
        <w:t xml:space="preserve"> the topological </w:t>
      </w:r>
      <w:r w:rsidR="00D211E7">
        <w:t>g</w:t>
      </w:r>
      <w:r w:rsidR="006461C2">
        <w:t>radient from Pennsylvania’s ridge-and-valleys</w:t>
      </w:r>
      <w:r w:rsidR="00D211E7">
        <w:t xml:space="preserve"> in the central portion of the state to the coastal lowlands along the</w:t>
      </w:r>
      <w:r w:rsidR="008D622A">
        <w:t xml:space="preserve"> edge of Lake Erie.</w:t>
      </w:r>
      <w:r w:rsidR="004B34BD">
        <w:t xml:space="preserve"> </w:t>
      </w:r>
      <w:r w:rsidR="00B86196">
        <w:t xml:space="preserve">Less </w:t>
      </w:r>
      <w:r w:rsidR="00280CBA">
        <w:t>mountainous</w:t>
      </w:r>
      <w:r w:rsidR="00CF19F2">
        <w:t xml:space="preserve"> areas in Pennsylvania tend to be </w:t>
      </w:r>
      <w:r w:rsidR="006E303D">
        <w:t>heavily agricultural</w:t>
      </w:r>
      <w:r w:rsidR="00280CBA">
        <w:t xml:space="preserve"> (ex. </w:t>
      </w:r>
      <w:r w:rsidR="005D09E5">
        <w:t>Northern Piedmont</w:t>
      </w:r>
      <w:r w:rsidR="00280CBA">
        <w:t xml:space="preserve"> ecoregion</w:t>
      </w:r>
      <w:r w:rsidR="00652894">
        <w:t xml:space="preserve">, </w:t>
      </w:r>
      <w:r w:rsidR="001713DC">
        <w:t>38</w:t>
      </w:r>
      <w:r w:rsidR="00652894">
        <w:t xml:space="preserve">% agricultural; </w:t>
      </w:r>
      <w:r w:rsidR="005E78BC">
        <w:fldChar w:fldCharType="begin"/>
      </w:r>
      <w:r w:rsidR="00D205FB">
        <w:instrText xml:space="preserve"> ADDIN ZOTERO_ITEM CSL_CITATION {"citationID":"bPEMbfRk","properties":{"formattedCitation":"(Jin et al., 2019)","plainCitation":"(Jin et al., 2019)","dontUpdate":true,"noteIndex":0},"citationItems":[{"id":210,"uris":["http://zotero.org/users/10854879/items/26UHHXZW"],"itemData":{"id":210,"type":"article-journal","container-title":"Remote Sensing","issue":"24","note":"publisher: Multidisciplinary Digital Publishing Institute","page":"2971","source":"Google Scholar","title":"Overall methodology design for the United States national land cover database 2016 products","volume":"11","author":[{"family":"Jin","given":"Suming"},{"family":"Homer","given":"Collin"},{"family":"Yang","given":"Limin"},{"family":"Danielson","given":"Patrick"},{"family":"Dewitz","given":"Jon"},{"family":"Li","given":"Congcong"},{"family":"Zhu","given":"Zhe"},{"family":"Xian","given":"George"},{"family":"Howard","given":"Danny"}],"issued":{"date-parts":[["2019"]]}}}],"schema":"https://github.com/citation-style-language/schema/raw/master/csl-citation.json"} </w:instrText>
      </w:r>
      <w:r w:rsidR="005E78BC">
        <w:fldChar w:fldCharType="separate"/>
      </w:r>
      <w:r w:rsidR="005E78BC" w:rsidRPr="005E78BC">
        <w:rPr>
          <w:rFonts w:cs="Calibri"/>
        </w:rPr>
        <w:t>Jin et al., 2019)</w:t>
      </w:r>
      <w:r w:rsidR="005E78BC">
        <w:fldChar w:fldCharType="end"/>
      </w:r>
      <w:r w:rsidR="006E303D">
        <w:t>, with develop</w:t>
      </w:r>
      <w:r w:rsidR="002A68AC">
        <w:t>ment primarily concentrated around the two largest cities</w:t>
      </w:r>
      <w:r w:rsidR="00D64626">
        <w:t>, Philadelphia (</w:t>
      </w:r>
      <w:r w:rsidR="00CE435C">
        <w:t xml:space="preserve">pop. </w:t>
      </w:r>
      <w:r w:rsidR="00CE435C" w:rsidRPr="00CE435C">
        <w:t>1,60</w:t>
      </w:r>
      <w:r w:rsidR="00E323F7">
        <w:t>0</w:t>
      </w:r>
      <w:r w:rsidR="00CE435C" w:rsidRPr="00CE435C">
        <w:t>,</w:t>
      </w:r>
      <w:r w:rsidR="00E323F7">
        <w:t>000;</w:t>
      </w:r>
      <w:r w:rsidR="005D09E5">
        <w:t xml:space="preserve"> </w:t>
      </w:r>
      <w:r w:rsidR="000B5F7B">
        <w:fldChar w:fldCharType="begin"/>
      </w:r>
      <w:r w:rsidR="00604044">
        <w:instrText xml:space="preserve"> ADDIN ZOTERO_ITEM CSL_CITATION {"citationID":"f1X6bZ5s","properties":{"formattedCitation":"(U.S. Census Bureau, 2021)","plainCitation":"(U.S. Census Bureau, 2021)","dontUpdate":true,"noteIndex":0},"citationItems":[{"id":304,"uris":["http://zotero.org/users/10854879/items/A7Z9FLHR"],"itemData":{"id":304,"type":"report","event-place":"Washington, D.C., USA","publisher-place":"Washington, D.C., USA","title":"2020 Decennial Census","URL":"data.census.gov","author":[{"literal":"U.S. Census Bureau"}],"issued":{"date-parts":[["2021"]]}}}],"schema":"https://github.com/citation-style-language/schema/raw/master/csl-citation.json"} </w:instrText>
      </w:r>
      <w:r w:rsidR="000B5F7B">
        <w:fldChar w:fldCharType="separate"/>
      </w:r>
      <w:r w:rsidR="000B5F7B" w:rsidRPr="000B5F7B">
        <w:rPr>
          <w:rFonts w:cs="Calibri"/>
        </w:rPr>
        <w:t>U.S. Census Bureau, 2021)</w:t>
      </w:r>
      <w:r w:rsidR="000B5F7B">
        <w:fldChar w:fldCharType="end"/>
      </w:r>
      <w:r w:rsidR="00D64626">
        <w:t xml:space="preserve"> and Pittsburgh (pop. </w:t>
      </w:r>
      <w:r w:rsidR="001C38F6">
        <w:t>300,000</w:t>
      </w:r>
      <w:r w:rsidR="00D64626">
        <w:t>).</w:t>
      </w:r>
      <w:r w:rsidR="002072F0">
        <w:t xml:space="preserve"> </w:t>
      </w:r>
      <w:r w:rsidR="00245874">
        <w:t>Mountainous areas</w:t>
      </w:r>
      <w:r w:rsidR="007C7DC9">
        <w:t>, such as the North Central Appalachians ecoregion,</w:t>
      </w:r>
      <w:r w:rsidR="00B909FB">
        <w:t xml:space="preserve"> </w:t>
      </w:r>
      <w:r w:rsidR="003E22BE">
        <w:t>remain</w:t>
      </w:r>
      <w:r w:rsidR="00B909FB">
        <w:t xml:space="preserve"> in mostly contiguous forest cover (</w:t>
      </w:r>
      <w:r w:rsidR="00375435">
        <w:t>84% forest</w:t>
      </w:r>
      <w:r w:rsidR="000842BA">
        <w:t xml:space="preserve">; </w:t>
      </w:r>
      <w:r w:rsidR="002F1349">
        <w:fldChar w:fldCharType="begin"/>
      </w:r>
      <w:r w:rsidR="00D205FB">
        <w:instrText xml:space="preserve"> ADDIN ZOTERO_ITEM CSL_CITATION {"citationID":"cC8aDrpR","properties":{"formattedCitation":"(Jin et al., 2019)","plainCitation":"(Jin et al., 2019)","dontUpdate":true,"noteIndex":0},"citationItems":[{"id":210,"uris":["http://zotero.org/users/10854879/items/26UHHXZW"],"itemData":{"id":210,"type":"article-journal","container-title":"Remote Sensing","issue":"24","note":"publisher: Multidisciplinary Digital Publishing Institute","page":"2971","source":"Google Scholar","title":"Overall methodology design for the United States national land cover database 2016 products","volume":"11","author":[{"family":"Jin","given":"Suming"},{"family":"Homer","given":"Collin"},{"family":"Yang","given":"Limin"},{"family":"Danielson","given":"Patrick"},{"family":"Dewitz","given":"Jon"},{"family":"Li","given":"Congcong"},{"family":"Zhu","given":"Zhe"},{"family":"Xian","given":"George"},{"family":"Howard","given":"Danny"}],"issued":{"date-parts":[["2019"]]}}}],"schema":"https://github.com/citation-style-language/schema/raw/master/csl-citation.json"} </w:instrText>
      </w:r>
      <w:r w:rsidR="002F1349">
        <w:fldChar w:fldCharType="separate"/>
      </w:r>
      <w:r w:rsidR="002F1349" w:rsidRPr="002F1349">
        <w:rPr>
          <w:rFonts w:cs="Calibri"/>
        </w:rPr>
        <w:t>Jin et al., 2019)</w:t>
      </w:r>
      <w:r w:rsidR="002F1349">
        <w:fldChar w:fldCharType="end"/>
      </w:r>
      <w:r w:rsidR="00B909FB">
        <w:t>.</w:t>
      </w:r>
    </w:p>
    <w:p w14:paraId="624FF3CE" w14:textId="61CD1561" w:rsidR="00E863A8" w:rsidRDefault="00E863A8" w:rsidP="006E54DF">
      <w:pPr>
        <w:spacing w:line="480" w:lineRule="auto"/>
        <w:ind w:firstLine="720"/>
      </w:pPr>
      <w:r>
        <w:t>Woodcock in Pennsylvania are managed by the Pennsylvania Game Commission</w:t>
      </w:r>
      <w:r w:rsidR="003167FC">
        <w:t xml:space="preserve">, </w:t>
      </w:r>
      <w:r w:rsidR="00CF2CE6">
        <w:t xml:space="preserve">which manages hunting and </w:t>
      </w:r>
      <w:r w:rsidR="00E44EB0">
        <w:t>provides habitat for wildlife throughout the state.</w:t>
      </w:r>
      <w:r w:rsidR="004579D2">
        <w:t xml:space="preserve"> The Pennsylvania Game Commission owns </w:t>
      </w:r>
      <w:r w:rsidR="006972BD">
        <w:t>more than</w:t>
      </w:r>
      <w:r w:rsidR="00B8189E">
        <w:t xml:space="preserve"> 600,000 hectares of land </w:t>
      </w:r>
      <w:r w:rsidR="00821122">
        <w:t>in Pennsylvania</w:t>
      </w:r>
      <w:r w:rsidR="00B8189E">
        <w:t xml:space="preserve">, </w:t>
      </w:r>
      <w:r w:rsidR="00821122">
        <w:t>referred to as</w:t>
      </w:r>
      <w:r w:rsidR="00A716BD">
        <w:t xml:space="preserve"> state gamelands, which are managed primarily for </w:t>
      </w:r>
      <w:r w:rsidR="00F9470C">
        <w:t xml:space="preserve">wildlife </w:t>
      </w:r>
      <w:r w:rsidR="00FD4DFD">
        <w:t>and to</w:t>
      </w:r>
      <w:r w:rsidR="00CB381B">
        <w:t xml:space="preserve"> provide </w:t>
      </w:r>
      <w:r w:rsidR="00ED3E51">
        <w:t>hunting and trapping opportunities for the public</w:t>
      </w:r>
      <w:r w:rsidR="00AC138A">
        <w:t xml:space="preserve"> </w:t>
      </w:r>
      <w:r w:rsidR="00EC68A1">
        <w:fldChar w:fldCharType="begin"/>
      </w:r>
      <w:r w:rsidR="00932DB6">
        <w:instrText xml:space="preserve"> ADDIN ZOTERO_ITEM CSL_CITATION {"citationID":"An6woLIq","properties":{"formattedCitation":"(Pennsylvania Game Commission, 2023)","plainCitation":"(Pennsylvania Game Commission, 2023)","noteIndex":0},"citationItems":[{"id":302,"uris":["http://zotero.org/users/10854879/items/GAPQPSW4"],"itemData":{"id":302,"type":"webpage","title":"Pennsylvania State Game Lands","URL":"https://www.pgc.pa.gov/HuntTrap/StateGameLands/Pages/default.aspx","author":[{"literal":"Pennsylvania Game Commission"}],"accessed":{"date-parts":[["2023",7,12]]},"issued":{"date-parts":[["2023"]]}}}],"schema":"https://github.com/citation-style-language/schema/raw/master/csl-citation.json"} </w:instrText>
      </w:r>
      <w:r w:rsidR="00EC68A1">
        <w:fldChar w:fldCharType="separate"/>
      </w:r>
      <w:r w:rsidR="00932DB6" w:rsidRPr="00932DB6">
        <w:rPr>
          <w:rFonts w:cs="Calibri"/>
        </w:rPr>
        <w:t>(Pennsylvania Game Commission, 2023)</w:t>
      </w:r>
      <w:r w:rsidR="00EC68A1">
        <w:fldChar w:fldCharType="end"/>
      </w:r>
      <w:r w:rsidR="00ED3E51">
        <w:t>.</w:t>
      </w:r>
      <w:r w:rsidR="00293F2A">
        <w:t xml:space="preserve"> </w:t>
      </w:r>
      <w:r w:rsidR="0011484A">
        <w:t>Managing woodcock habitat for both breeding and migratory seasons have been identified as priorities by the Pennsylvania Game Commission</w:t>
      </w:r>
      <w:r w:rsidR="00546AE6">
        <w:t xml:space="preserve">, and the commission has expressed interest in tools </w:t>
      </w:r>
      <w:r w:rsidR="00BA268C">
        <w:t xml:space="preserve">allowing for ranked prioritization of </w:t>
      </w:r>
      <w:r w:rsidR="004E5ABE">
        <w:t>woo</w:t>
      </w:r>
      <w:r w:rsidR="004B2C8B">
        <w:t xml:space="preserve">dcock seasonal habitat </w:t>
      </w:r>
      <w:r w:rsidR="00ED1209">
        <w:t xml:space="preserve">on state gamelands. </w:t>
      </w:r>
      <w:r w:rsidR="00E906FA">
        <w:t xml:space="preserve">We designed the </w:t>
      </w:r>
      <w:r w:rsidR="00680F1A">
        <w:t xml:space="preserve">SDSS tool to aid the Pennsylvania Game Commission with </w:t>
      </w:r>
      <w:r w:rsidR="00082362">
        <w:t xml:space="preserve">woodcock </w:t>
      </w:r>
      <w:r w:rsidR="00680F1A">
        <w:t xml:space="preserve">management prioritization of </w:t>
      </w:r>
      <w:r w:rsidR="00082362">
        <w:t xml:space="preserve">state </w:t>
      </w:r>
      <w:r w:rsidR="008A0F53">
        <w:t>gamelands and</w:t>
      </w:r>
      <w:r w:rsidR="00082362">
        <w:t xml:space="preserve"> allow </w:t>
      </w:r>
      <w:r w:rsidR="00BE1CB8">
        <w:t xml:space="preserve">consideration of habitat needs across multiple seasons during the </w:t>
      </w:r>
      <w:r w:rsidR="00845042">
        <w:t>commission’s management activities.</w:t>
      </w:r>
    </w:p>
    <w:p w14:paraId="5A9AB3FE" w14:textId="09A2251D" w:rsidR="00392AC2" w:rsidRDefault="003711F9" w:rsidP="00427616">
      <w:pPr>
        <w:spacing w:line="480" w:lineRule="auto"/>
        <w:rPr>
          <w:i/>
          <w:iCs/>
        </w:rPr>
      </w:pPr>
      <w:r>
        <w:rPr>
          <w:i/>
          <w:iCs/>
        </w:rPr>
        <w:lastRenderedPageBreak/>
        <w:t>2.</w:t>
      </w:r>
      <w:r w:rsidR="0044143F">
        <w:rPr>
          <w:i/>
          <w:iCs/>
        </w:rPr>
        <w:t>2</w:t>
      </w:r>
      <w:r>
        <w:rPr>
          <w:i/>
          <w:iCs/>
        </w:rPr>
        <w:t xml:space="preserve"> </w:t>
      </w:r>
      <w:r w:rsidR="00612298">
        <w:rPr>
          <w:i/>
          <w:iCs/>
        </w:rPr>
        <w:t>Breeding</w:t>
      </w:r>
      <w:r w:rsidR="003C707B">
        <w:rPr>
          <w:i/>
          <w:iCs/>
        </w:rPr>
        <w:t xml:space="preserve"> and migratory</w:t>
      </w:r>
      <w:r w:rsidR="00612298">
        <w:rPr>
          <w:i/>
          <w:iCs/>
        </w:rPr>
        <w:t xml:space="preserve"> </w:t>
      </w:r>
      <w:r w:rsidR="00831244">
        <w:rPr>
          <w:i/>
          <w:iCs/>
        </w:rPr>
        <w:t xml:space="preserve">season </w:t>
      </w:r>
      <w:r w:rsidR="00612298">
        <w:rPr>
          <w:i/>
          <w:iCs/>
        </w:rPr>
        <w:t>data</w:t>
      </w:r>
    </w:p>
    <w:p w14:paraId="0E25ABD4" w14:textId="6E73354A" w:rsidR="00015CB5" w:rsidRDefault="00F13E78" w:rsidP="00FF5EE1">
      <w:pPr>
        <w:spacing w:line="480" w:lineRule="auto"/>
      </w:pPr>
      <w:r>
        <w:t xml:space="preserve">To </w:t>
      </w:r>
      <w:r w:rsidR="00517959">
        <w:t xml:space="preserve">model woodcock </w:t>
      </w:r>
      <w:r w:rsidR="00B84FB2">
        <w:t xml:space="preserve">habitat </w:t>
      </w:r>
      <w:r w:rsidR="0056685F">
        <w:t xml:space="preserve">distribution </w:t>
      </w:r>
      <w:r w:rsidR="00517959">
        <w:t xml:space="preserve">during the breeding and migratory seasons, we </w:t>
      </w:r>
      <w:r w:rsidR="00DE71A8">
        <w:t>used</w:t>
      </w:r>
      <w:r w:rsidR="00517959">
        <w:t xml:space="preserve"> </w:t>
      </w:r>
      <w:r w:rsidR="00B84FB2">
        <w:t>separate data s</w:t>
      </w:r>
      <w:r w:rsidR="00DE71A8">
        <w:t>ources</w:t>
      </w:r>
      <w:r w:rsidR="00B84FB2">
        <w:t xml:space="preserve"> that describ</w:t>
      </w:r>
      <w:r w:rsidR="00DE71A8">
        <w:t>ed</w:t>
      </w:r>
      <w:r w:rsidR="00B84FB2">
        <w:t xml:space="preserve"> woodcock occupancy during each of those time periods. For the breeding season</w:t>
      </w:r>
      <w:r w:rsidR="00756702">
        <w:t xml:space="preserve"> (March</w:t>
      </w:r>
      <w:r w:rsidR="00756702">
        <w:rPr>
          <w:rFonts w:cs="Calibri"/>
        </w:rPr>
        <w:t>–</w:t>
      </w:r>
      <w:r w:rsidR="00756702">
        <w:t>May)</w:t>
      </w:r>
      <w:r w:rsidR="00B84FB2">
        <w:t xml:space="preserve">, </w:t>
      </w:r>
      <w:r w:rsidR="00756702">
        <w:t xml:space="preserve">we used </w:t>
      </w:r>
      <w:r w:rsidR="00F40109">
        <w:t>survey data collected as part of the federally-coordinated American Woodcock Singing</w:t>
      </w:r>
      <w:r w:rsidR="009D0B9B">
        <w:t>-</w:t>
      </w:r>
      <w:r w:rsidR="00F40109">
        <w:t xml:space="preserve">Ground Survey </w:t>
      </w:r>
      <w:r w:rsidR="007D51E6">
        <w:fldChar w:fldCharType="begin"/>
      </w:r>
      <w:r w:rsidR="007D51E6">
        <w:instrText xml:space="preserve"> ADDIN ZOTERO_ITEM CSL_CITATION {"citationID":"TinfxugC","properties":{"formattedCitation":"(Seamans and Rau, 2020)","plainCitation":"(Seamans and Rau, 2020)","noteIndex":0},"citationItems":[{"id":183,"uris":["http://zotero.org/users/10854879/items/7ZUMF63R"],"itemData":{"id":183,"type":"report","event-place":"Laurel, MD","language":"en","publisher":"U.S. Fish and Wildlife Service","publisher-place":"Laurel, MD","title":"American Woodcock Population Status, 2020","URL":"https://www.fws.gov/media/american-woodcock-population-status-2020","author":[{"family":"Seamans","given":"Mark E"},{"family":"Rau","given":"Rebecca D"}],"accessed":{"date-parts":[["2023",4,29]]},"issued":{"date-parts":[["2020",8,20]]}}}],"schema":"https://github.com/citation-style-language/schema/raw/master/csl-citation.json"} </w:instrText>
      </w:r>
      <w:r w:rsidR="007D51E6">
        <w:fldChar w:fldCharType="separate"/>
      </w:r>
      <w:r w:rsidR="007D51E6" w:rsidRPr="007D51E6">
        <w:rPr>
          <w:rFonts w:cs="Calibri"/>
        </w:rPr>
        <w:t>(Seamans and Rau, 2020)</w:t>
      </w:r>
      <w:r w:rsidR="007D51E6">
        <w:fldChar w:fldCharType="end"/>
      </w:r>
      <w:r w:rsidR="00F40109">
        <w:t xml:space="preserve"> and additional state-level monitoring conducted by the Pennsylvania Game Commission. </w:t>
      </w:r>
      <w:r w:rsidR="009B6B33">
        <w:t>Both state and federal surveys</w:t>
      </w:r>
      <w:r w:rsidR="00F40109">
        <w:t xml:space="preserve"> consisted of 5.76 km routes with 10 evenly spaced points, where observers listened for woodcock calls during their crepuscular breeding display. </w:t>
      </w:r>
      <w:r w:rsidR="008A1232">
        <w:t xml:space="preserve">Observers </w:t>
      </w:r>
      <w:r w:rsidR="00A829C1">
        <w:t xml:space="preserve">recorded counts of all males </w:t>
      </w:r>
      <w:r w:rsidR="00B80DB0">
        <w:t>calling</w:t>
      </w:r>
      <w:r w:rsidR="00A829C1">
        <w:t xml:space="preserve"> during 2-minute intervals shortly after dusk</w:t>
      </w:r>
      <w:r w:rsidR="00F40109">
        <w:t>. We used survey data collected from 2016–2020, and distilled records to presence or likely absence</w:t>
      </w:r>
      <w:r w:rsidR="00B35776">
        <w:t xml:space="preserve"> at each point</w:t>
      </w:r>
      <w:r w:rsidR="00F40109">
        <w:t xml:space="preserve"> based on detection of at least one male during the 5-year period.</w:t>
      </w:r>
      <w:r w:rsidR="008C5979">
        <w:t xml:space="preserve"> </w:t>
      </w:r>
      <w:r w:rsidR="00844C33">
        <w:t xml:space="preserve">Male woodcock are often assumed to display near female nesting habitat, and so male </w:t>
      </w:r>
      <w:r w:rsidR="00E031DD">
        <w:t>displays are</w:t>
      </w:r>
      <w:r w:rsidR="00F95487">
        <w:t xml:space="preserve"> likely </w:t>
      </w:r>
      <w:r w:rsidR="003F22AA">
        <w:t xml:space="preserve">an </w:t>
      </w:r>
      <w:r w:rsidR="00844C33">
        <w:t>indicator of male and female presence</w:t>
      </w:r>
      <w:r w:rsidR="00E328B4">
        <w:t xml:space="preserve"> at the scale of application</w:t>
      </w:r>
      <w:r w:rsidR="00844C33">
        <w:t xml:space="preserve"> </w:t>
      </w:r>
      <w:r w:rsidR="0032510D">
        <w:fldChar w:fldCharType="begin"/>
      </w:r>
      <w:r w:rsidR="0032510D">
        <w:instrText xml:space="preserve"> ADDIN ZOTERO_ITEM CSL_CITATION {"citationID":"qeP1rGuJ","properties":{"formattedCitation":"(McAuley et al., 2020)","plainCitation":"(McAuley et al., 2020)","noteIndex":0},"citationItems":[{"id":296,"uris":["http://zotero.org/users/10854879/items/ZKZTTDNN"],"itemData":{"id":296,"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32510D">
        <w:fldChar w:fldCharType="separate"/>
      </w:r>
      <w:r w:rsidR="0032510D" w:rsidRPr="0032510D">
        <w:rPr>
          <w:rFonts w:cs="Calibri"/>
        </w:rPr>
        <w:t>(McAuley et al., 2020)</w:t>
      </w:r>
      <w:r w:rsidR="0032510D">
        <w:fldChar w:fldCharType="end"/>
      </w:r>
      <w:r w:rsidR="00B94E0E">
        <w:t>.</w:t>
      </w:r>
    </w:p>
    <w:p w14:paraId="5ED118F2" w14:textId="3D2C768E" w:rsidR="00B83263" w:rsidRDefault="00B83263" w:rsidP="003C707B">
      <w:pPr>
        <w:spacing w:line="480" w:lineRule="auto"/>
        <w:ind w:firstLine="720"/>
      </w:pPr>
      <w:r>
        <w:t xml:space="preserve">We </w:t>
      </w:r>
      <w:r w:rsidR="00831244">
        <w:t xml:space="preserve">delineated </w:t>
      </w:r>
      <w:r w:rsidR="00F8408A">
        <w:t xml:space="preserve">woodcock </w:t>
      </w:r>
      <w:r w:rsidR="009329A1">
        <w:t>occurrence</w:t>
      </w:r>
      <w:r w:rsidR="00F8408A">
        <w:t xml:space="preserve"> during the </w:t>
      </w:r>
      <w:r w:rsidR="006F291B">
        <w:t xml:space="preserve">migratory season </w:t>
      </w:r>
      <w:r>
        <w:t>using GPS-tracking data from the Eastern Woodcock Migration Research Cooperative, a collaboration of 42 federal, state, provincial, non-profit, and university partners throughout the United States and Canada (</w:t>
      </w:r>
      <w:r w:rsidRPr="00097C45">
        <w:t>www.woodcockmigration.org</w:t>
      </w:r>
      <w:r>
        <w:t xml:space="preserve">). </w:t>
      </w:r>
      <w:r w:rsidR="006A5EB5">
        <w:t>We capt</w:t>
      </w:r>
      <w:r w:rsidR="004E13B0">
        <w:t>ured w</w:t>
      </w:r>
      <w:r>
        <w:t>oodcock at 34 sites in Quebec, Ontario, Nova Scotia, Maine, Vermont, New York, Rhode Island, Pennsylvania, Maryland, West Virginia, Virginia, North Carolina, South Carolina, Georgia, Alabama, and Florida using mist nets during morning</w:t>
      </w:r>
      <w:r w:rsidR="00C707ED">
        <w:t>s</w:t>
      </w:r>
      <w:r>
        <w:t xml:space="preserve"> and evening</w:t>
      </w:r>
      <w:r w:rsidR="00C707ED">
        <w:t xml:space="preserve"> flights</w:t>
      </w:r>
      <w:r>
        <w:t xml:space="preserve"> </w:t>
      </w:r>
      <w:r w:rsidR="00D06EF1">
        <w:fldChar w:fldCharType="begin"/>
      </w:r>
      <w:r w:rsidR="00D06EF1">
        <w:instrText xml:space="preserve"> ADDIN ZOTERO_ITEM CSL_CITATION {"citationID":"niB03Yv8","properties":{"formattedCitation":"(Sheldon, 1960)","plainCitation":"(Sheldon, 1960)","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D06EF1">
        <w:fldChar w:fldCharType="separate"/>
      </w:r>
      <w:r w:rsidR="00D06EF1" w:rsidRPr="00D06EF1">
        <w:rPr>
          <w:rFonts w:cs="Calibri"/>
        </w:rPr>
        <w:t>(Sheldon, 1960)</w:t>
      </w:r>
      <w:r w:rsidR="00D06EF1">
        <w:fldChar w:fldCharType="end"/>
      </w:r>
      <w:r>
        <w:t xml:space="preserve">, </w:t>
      </w:r>
      <w:r w:rsidR="003B4A24">
        <w:t xml:space="preserve">or </w:t>
      </w:r>
      <w:r>
        <w:t xml:space="preserve">using spotlights and dip </w:t>
      </w:r>
      <w:r w:rsidR="003B4A24">
        <w:t>nets at night</w:t>
      </w:r>
      <w:r w:rsidR="00D06EF1">
        <w:t xml:space="preserve"> </w:t>
      </w:r>
      <w:r w:rsidR="00D06EF1">
        <w:fldChar w:fldCharType="begin"/>
      </w:r>
      <w:r w:rsidR="00D06EF1">
        <w:instrText xml:space="preserve"> ADDIN ZOTERO_ITEM CSL_CITATION {"citationID":"vcnXQyrP","properties":{"formattedCitation":"(McAuley et al., 1993; Rieffenberger and Kletzly, 1966)","plainCitation":"(McAuley et al., 1993; Rieffenberger and Kletzly, 1966)","noteIndex":0},"citationItems":[{"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schema":"https://github.com/citation-style-language/schema/raw/master/csl-citation.json"} </w:instrText>
      </w:r>
      <w:r w:rsidR="00D06EF1">
        <w:fldChar w:fldCharType="separate"/>
      </w:r>
      <w:r w:rsidR="00D06EF1" w:rsidRPr="00D06EF1">
        <w:rPr>
          <w:rFonts w:cs="Calibri"/>
        </w:rPr>
        <w:t>(McAuley et al., 1993; Rieffenberger and Kletzly, 1966)</w:t>
      </w:r>
      <w:r w:rsidR="00D06EF1">
        <w:fldChar w:fldCharType="end"/>
      </w:r>
      <w:r>
        <w:t xml:space="preserve">. We attached 4g, 5g, </w:t>
      </w:r>
      <w:r w:rsidR="003B4A24">
        <w:t>or</w:t>
      </w:r>
      <w:r>
        <w:t xml:space="preserve"> 6.3g PinPoint GPS Argos transmitters (Lotek Wireless Inc., Newmarket, Ontario, CA) to captured woodcock. Transmitters recorded </w:t>
      </w:r>
      <w:r w:rsidR="003B4A24">
        <w:t xml:space="preserve">GPS </w:t>
      </w:r>
      <w:r>
        <w:t>locations at 12–60m accuracy and were programmed to record</w:t>
      </w:r>
      <w:r w:rsidR="00971E67">
        <w:t xml:space="preserve"> diurnal</w:t>
      </w:r>
      <w:r>
        <w:t xml:space="preserve"> locations every 1–3 days. Transmitters, bands, and attachment materials never exceeded 4% of a bird’s body weight, and all capture and handling were </w:t>
      </w:r>
      <w:r>
        <w:lastRenderedPageBreak/>
        <w:t>conducted with methods approved by the University of Maine Institutional Animal Care and Use Committee (Protocol # A2020-07-01).</w:t>
      </w:r>
    </w:p>
    <w:p w14:paraId="37DE1B7B" w14:textId="083D45FC" w:rsidR="00B83263" w:rsidRPr="00B83263" w:rsidRDefault="00B83263" w:rsidP="00DE5E44">
      <w:pPr>
        <w:spacing w:line="480" w:lineRule="auto"/>
      </w:pPr>
      <w:r>
        <w:tab/>
        <w:t xml:space="preserve">We </w:t>
      </w:r>
      <w:r w:rsidR="00C43A48">
        <w:t>used</w:t>
      </w:r>
      <w:r>
        <w:t xml:space="preserve"> woodcock location data to </w:t>
      </w:r>
      <w:r w:rsidR="00C43A48">
        <w:t>identify</w:t>
      </w:r>
      <w:r>
        <w:t xml:space="preserve"> </w:t>
      </w:r>
      <w:r w:rsidR="00B9470C">
        <w:t xml:space="preserve">stopover </w:t>
      </w:r>
      <w:r>
        <w:t xml:space="preserve">locations, </w:t>
      </w:r>
      <w:r w:rsidR="00AF24FF" w:rsidRPr="00AF24FF">
        <w:t xml:space="preserve">defined as any place where a </w:t>
      </w:r>
      <w:r w:rsidR="003B4A24">
        <w:t xml:space="preserve">migrant </w:t>
      </w:r>
      <w:r w:rsidR="00AF24FF" w:rsidRPr="00AF24FF">
        <w:t xml:space="preserve">bird can land and survive until the next migratory flight </w:t>
      </w:r>
      <w:r w:rsidR="00522898">
        <w:fldChar w:fldCharType="begin"/>
      </w:r>
      <w:r w:rsidR="00522898">
        <w:instrText xml:space="preserve"> ADDIN ZOTERO_ITEM CSL_CITATION {"citationID":"K4YcxbTY","properties":{"formattedCitation":"(Mehlman et al., 2005)","plainCitation":"(Mehlman et al., 2005)","noteIndex":0},"citationItems":[{"id":147,"uris":["http://zotero.org/users/10854879/items/8TA9TA6K"],"itemData":{"id":147,"type":"article-journal","container-title":"The Auk","issue":"4","note":"publisher: Oxford University Press","page":"1281–1290","source":"Google Scholar","title":"Conserving stopover sites for forest-dwelling migratory landbirds","volume":"122","author":[{"family":"Mehlman","given":"David W."},{"family":"Mabey","given":"Sarah E."},{"family":"Ewert","given":"David N."},{"family":"Duncan","given":"Charles"},{"family":"Abel","given":"Becky"},{"family":"Cimprich","given":"David"},{"family":"Sutter","given":"Robert D."},{"family":"Woodrey","given":"Mark"}],"issued":{"date-parts":[["2005"]]}}}],"schema":"https://github.com/citation-style-language/schema/raw/master/csl-citation.json"} </w:instrText>
      </w:r>
      <w:r w:rsidR="00522898">
        <w:fldChar w:fldCharType="separate"/>
      </w:r>
      <w:r w:rsidR="00522898" w:rsidRPr="00522898">
        <w:rPr>
          <w:rFonts w:cs="Calibri"/>
        </w:rPr>
        <w:t>(Mehlman et al., 2005)</w:t>
      </w:r>
      <w:r w:rsidR="00522898">
        <w:fldChar w:fldCharType="end"/>
      </w:r>
      <w:r w:rsidR="00AF24FF" w:rsidRPr="00AF24FF">
        <w:t xml:space="preserve">. </w:t>
      </w:r>
      <w:r w:rsidR="00CB559F">
        <w:t>W</w:t>
      </w:r>
      <w:r w:rsidR="005900E7">
        <w:t xml:space="preserve">e consider woodcock to be migrating after they have made their first </w:t>
      </w:r>
      <w:r w:rsidR="00E62C65">
        <w:t xml:space="preserve">&gt;16.1 km movement in fall </w:t>
      </w:r>
      <w:r w:rsidR="0030013D">
        <w:t>or</w:t>
      </w:r>
      <w:r w:rsidR="00E62C65">
        <w:t xml:space="preserve"> spring, and </w:t>
      </w:r>
      <w:r w:rsidR="0030013D">
        <w:t>to complete their migration after they have made their last &gt;16.1 km movement in the respective season.</w:t>
      </w:r>
      <w:r w:rsidR="00852F1D">
        <w:t xml:space="preserve"> The &gt;16.1 km threshold </w:t>
      </w:r>
      <w:r w:rsidR="000D3A07">
        <w:t>was chosen as it roughly divides the bimodal distribution of log-standardized</w:t>
      </w:r>
      <w:r w:rsidR="00852F1D">
        <w:t xml:space="preserve"> </w:t>
      </w:r>
      <w:r w:rsidR="000D3A07">
        <w:t xml:space="preserve">step lengths within </w:t>
      </w:r>
      <w:r w:rsidR="00BC6E72">
        <w:t>the larger woodcock dataset</w:t>
      </w:r>
      <w:r w:rsidR="00A03212">
        <w:t xml:space="preserve"> </w:t>
      </w:r>
      <w:r w:rsidR="00A03212">
        <w:fldChar w:fldCharType="begin"/>
      </w:r>
      <w:r w:rsidR="00A03212">
        <w:instrText xml:space="preserve"> ADDIN ZOTERO_ITEM CSL_CITATION {"citationID":"znaIKfix","properties":{"formattedCitation":"(Blomberg et al., In review)","plainCitation":"(Blomberg et al., In review)","noteIndex":0},"citationItems":[{"id":305,"uris":["http://zotero.org/users/10854879/items/WLH77MDQ"],"itemData":{"id":305,"type":"article-journal","container-title":"Journal of Wildlife Management","title":"The phenology of spring migration by male American woodcock and its relevance to continental population monitoring","author":[{"family":"Blomberg","given":"Erik J."},{"family":"Fish","given":"Alexander C."},{"family":"Berigan","given":"Liam A."},{"family":"Roth","given":"Amber M."},{"family":"Rau","given":"Rebecca D"},{"family":"Balkcom","given":"Greg"},{"family":"Carpenter","given":"Bobbi"},{"family":"Costanzo","given":"Gary"},{"family":"Duguay","given":"Jeffrey P."},{"family":"Graham","given":"Clayton L."},{"family":"Harvey","given":"Bill"},{"family":"Hook","given":"Michael"},{"family":"Howell","given":"Douglas L."},{"family":"Maddox","given":"Seth"},{"family":"McWilliams","given":"Scott"},{"family":"Meyer","given":"Shawn W."},{"family":"Nichols","given":"Theodore C."},{"family":"Pollard","given":"J. Bruce"},{"family":"Roy","given":"Christian"},{"family":"Sausville","given":"David"},{"family":"Slezak","given":"Colby"},{"family":"Stiller","given":"Josh"},{"family":"Tetreault","given":"Mathieu"},{"family":"Washington","given":"Dawn"},{"family":"Weik","given":"Andy"},{"family":"Williams","given":"Lisa"}],"issued":{"literal":"In review"}}}],"schema":"https://github.com/citation-style-language/schema/raw/master/csl-citation.json"} </w:instrText>
      </w:r>
      <w:r w:rsidR="00A03212">
        <w:fldChar w:fldCharType="separate"/>
      </w:r>
      <w:r w:rsidR="00A03212" w:rsidRPr="00A03212">
        <w:rPr>
          <w:rFonts w:cs="Calibri"/>
        </w:rPr>
        <w:t>(Blomberg et al., In review)</w:t>
      </w:r>
      <w:r w:rsidR="00A03212">
        <w:fldChar w:fldCharType="end"/>
      </w:r>
      <w:r w:rsidR="00852F1D">
        <w:t>.</w:t>
      </w:r>
      <w:r w:rsidR="003E3EEA">
        <w:t xml:space="preserve"> </w:t>
      </w:r>
      <w:r>
        <w:t>Because woodcock migrate at night, we considered all diurnal locations between migratory initiation and termination to be stopovers.</w:t>
      </w:r>
      <w:r w:rsidR="00B93848">
        <w:t xml:space="preserve"> We grouped successive locations </w:t>
      </w:r>
      <w:r w:rsidR="003B1667">
        <w:t xml:space="preserve">within 3 km </w:t>
      </w:r>
      <w:r w:rsidR="00B93848">
        <w:t>into a single stopover</w:t>
      </w:r>
      <w:r w:rsidR="003B1667">
        <w:t xml:space="preserve">, </w:t>
      </w:r>
      <w:r w:rsidR="00FA42D5">
        <w:t>based on our observations</w:t>
      </w:r>
      <w:r w:rsidR="006B07A3">
        <w:t xml:space="preserve"> that movements &lt;3 km tended to be recursive rather than directional</w:t>
      </w:r>
      <w:r w:rsidR="00491C3F">
        <w:t>, and removed all but one location from each stopover from the analysis</w:t>
      </w:r>
      <w:r w:rsidR="00CC7551">
        <w:t xml:space="preserve"> to </w:t>
      </w:r>
      <w:r w:rsidR="00124CF5" w:rsidRPr="00124CF5">
        <w:t>reduce pseudoreplication and spatial autocorrelation of closely clustered locations</w:t>
      </w:r>
      <w:r w:rsidR="00CC7551">
        <w:t>.</w:t>
      </w:r>
      <w:r>
        <w:t xml:space="preserve"> </w:t>
      </w:r>
      <w:r w:rsidR="00F7363F">
        <w:t xml:space="preserve">We </w:t>
      </w:r>
      <w:r w:rsidR="003B4A24">
        <w:t>also generated</w:t>
      </w:r>
      <w:r w:rsidR="00F7363F">
        <w:t xml:space="preserve"> 10,000 locations randomly distributed throughout Pennsylvania, which we considered pseudoabsence locations.</w:t>
      </w:r>
    </w:p>
    <w:p w14:paraId="3578428F" w14:textId="6EAE8D5F" w:rsidR="00612298" w:rsidRDefault="003711F9" w:rsidP="00427616">
      <w:pPr>
        <w:spacing w:line="480" w:lineRule="auto"/>
        <w:rPr>
          <w:i/>
          <w:iCs/>
        </w:rPr>
      </w:pPr>
      <w:r>
        <w:rPr>
          <w:i/>
          <w:iCs/>
        </w:rPr>
        <w:t xml:space="preserve">2.3 </w:t>
      </w:r>
      <w:r w:rsidR="00000A1B">
        <w:rPr>
          <w:i/>
          <w:iCs/>
        </w:rPr>
        <w:t xml:space="preserve">Species </w:t>
      </w:r>
      <w:r w:rsidR="004D3554">
        <w:rPr>
          <w:i/>
          <w:iCs/>
        </w:rPr>
        <w:t>d</w:t>
      </w:r>
      <w:r w:rsidR="00000A1B">
        <w:rPr>
          <w:i/>
          <w:iCs/>
        </w:rPr>
        <w:t xml:space="preserve">istribution </w:t>
      </w:r>
      <w:r w:rsidR="004D3554">
        <w:rPr>
          <w:i/>
          <w:iCs/>
        </w:rPr>
        <w:t>m</w:t>
      </w:r>
      <w:r w:rsidR="00612298">
        <w:rPr>
          <w:i/>
          <w:iCs/>
        </w:rPr>
        <w:t>odeling</w:t>
      </w:r>
    </w:p>
    <w:p w14:paraId="321697FC" w14:textId="0E496141" w:rsidR="005C41D1" w:rsidRDefault="00C55B2A" w:rsidP="005C41D1">
      <w:pPr>
        <w:spacing w:line="480" w:lineRule="auto"/>
      </w:pPr>
      <w:r>
        <w:t xml:space="preserve">We constructed </w:t>
      </w:r>
      <w:r w:rsidR="00A61339">
        <w:t>separate species distribution models</w:t>
      </w:r>
      <w:r w:rsidR="0067048F">
        <w:t xml:space="preserve"> </w:t>
      </w:r>
      <w:r w:rsidR="00C01EB9">
        <w:t xml:space="preserve">for migratory and breeding seasons </w:t>
      </w:r>
      <w:r w:rsidR="0067048F">
        <w:t>to accommodate differences in habitat associations and data sources</w:t>
      </w:r>
      <w:r w:rsidR="00B6259E">
        <w:t xml:space="preserve">. </w:t>
      </w:r>
      <w:r w:rsidR="009C0A72">
        <w:t>E</w:t>
      </w:r>
      <w:r w:rsidR="00673C58">
        <w:t xml:space="preserve">ach model </w:t>
      </w:r>
      <w:r w:rsidR="009C0A72">
        <w:t>used</w:t>
      </w:r>
      <w:r w:rsidR="00673C58">
        <w:t xml:space="preserve"> </w:t>
      </w:r>
      <w:r w:rsidR="005C41D1">
        <w:t xml:space="preserve">explanatory variables with presumed relevance to woodcock </w:t>
      </w:r>
      <w:r w:rsidR="00535E6D">
        <w:t>habitat associations</w:t>
      </w:r>
      <w:r w:rsidR="004242F9">
        <w:t xml:space="preserve"> </w:t>
      </w:r>
      <w:r w:rsidR="004242F9">
        <w:fldChar w:fldCharType="begin"/>
      </w:r>
      <w:r w:rsidR="004242F9">
        <w:instrText xml:space="preserve"> ADDIN ZOTERO_ITEM CSL_CITATION {"citationID":"HcerHbvh","properties":{"formattedCitation":"(McAuley et al., 2020)","plainCitation":"(McAuley et al., 2020)","noteIndex":0},"citationItems":[{"id":296,"uris":["http://zotero.org/users/10854879/items/ZKZTTDNN"],"itemData":{"id":296,"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4242F9">
        <w:fldChar w:fldCharType="separate"/>
      </w:r>
      <w:r w:rsidR="004242F9" w:rsidRPr="004242F9">
        <w:rPr>
          <w:rFonts w:cs="Calibri"/>
        </w:rPr>
        <w:t>(McAuley et al., 2020)</w:t>
      </w:r>
      <w:r w:rsidR="004242F9">
        <w:fldChar w:fldCharType="end"/>
      </w:r>
      <w:r w:rsidR="005C41D1">
        <w:t xml:space="preserve">, with suites of variables including land use/land cover, forest successional class, topography, region, and </w:t>
      </w:r>
      <w:r w:rsidR="005C41D1" w:rsidRPr="008D7A4F">
        <w:t xml:space="preserve">soil </w:t>
      </w:r>
      <w:r w:rsidR="005C41D1">
        <w:t xml:space="preserve">moisture (Table </w:t>
      </w:r>
      <w:r w:rsidR="00DE119C">
        <w:t>1</w:t>
      </w:r>
      <w:r w:rsidR="005C41D1">
        <w:t>). We additionally calculated landscape metrics from the landscapemetrics package</w:t>
      </w:r>
      <w:r w:rsidR="004B2AD3">
        <w:t xml:space="preserve"> </w:t>
      </w:r>
      <w:r w:rsidR="004B2AD3">
        <w:fldChar w:fldCharType="begin"/>
      </w:r>
      <w:r w:rsidR="004B2AD3">
        <w:instrText xml:space="preserve"> ADDIN ZOTERO_ITEM CSL_CITATION {"citationID":"fy0EfeRs","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4B2AD3">
        <w:fldChar w:fldCharType="separate"/>
      </w:r>
      <w:r w:rsidR="004B2AD3" w:rsidRPr="004B2AD3">
        <w:rPr>
          <w:rFonts w:cs="Calibri"/>
        </w:rPr>
        <w:t>(Hesselbarth et al., 2019)</w:t>
      </w:r>
      <w:r w:rsidR="004B2AD3">
        <w:fldChar w:fldCharType="end"/>
      </w:r>
      <w:r w:rsidR="005C41D1">
        <w:rPr>
          <w:noProof/>
        </w:rPr>
        <w:t xml:space="preserve"> in program R </w:t>
      </w:r>
      <w:r w:rsidR="00752E67">
        <w:rPr>
          <w:noProof/>
        </w:rPr>
        <w:fldChar w:fldCharType="begin"/>
      </w:r>
      <w:r w:rsidR="00752E67">
        <w:rPr>
          <w:noProof/>
        </w:rPr>
        <w:instrText xml:space="preserve"> ADDIN ZOTERO_ITEM CSL_CITATION {"citationID":"jnmcUJ0y","properties":{"formattedCitation":"(R Core Team, 2022)","plainCitation":"(R Core Team, 2022)","noteIndex":0},"citationItems":[{"id":193,"uris":["http://zotero.org/users/10854879/items/CA7N2SD9"],"itemData":{"id":193,"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752E67">
        <w:rPr>
          <w:noProof/>
        </w:rPr>
        <w:fldChar w:fldCharType="separate"/>
      </w:r>
      <w:r w:rsidR="00752E67" w:rsidRPr="00752E67">
        <w:rPr>
          <w:rFonts w:cs="Calibri"/>
        </w:rPr>
        <w:t>(R Core Team, 2022)</w:t>
      </w:r>
      <w:r w:rsidR="00752E67">
        <w:rPr>
          <w:noProof/>
        </w:rPr>
        <w:fldChar w:fldCharType="end"/>
      </w:r>
      <w:r w:rsidR="005C41D1">
        <w:rPr>
          <w:noProof/>
        </w:rPr>
        <w:t>, which</w:t>
      </w:r>
      <w:r w:rsidR="005C41D1">
        <w:t xml:space="preserve"> represented landscape composition and configuration. To generate composition metrics, we resampled the National Land Cover Dataset to a 90m resolution, and then calculated the percent of each cover type within 500m, 1km, 5km, and 10km </w:t>
      </w:r>
      <w:r w:rsidR="005C41D1">
        <w:lastRenderedPageBreak/>
        <w:t>radi</w:t>
      </w:r>
      <w:r w:rsidR="00D314AE">
        <w:t>i</w:t>
      </w:r>
      <w:r w:rsidR="005C41D1">
        <w:t xml:space="preserve"> for each pixel. For configuration metrics, we used the National Land Cover Dataset to create a binary forest/non-forest layer</w:t>
      </w:r>
      <w:r w:rsidR="00D314AE">
        <w:t>,</w:t>
      </w:r>
      <w:r w:rsidR="005C41D1">
        <w:t xml:space="preserve"> which we resampled to 90m resolution, and then calculated </w:t>
      </w:r>
      <w:r w:rsidR="00D314AE">
        <w:t>each</w:t>
      </w:r>
      <w:r w:rsidR="005C41D1">
        <w:t xml:space="preserve"> configuration metric within 500m, 1km, 5km, and 10km radi</w:t>
      </w:r>
      <w:r w:rsidR="00D314AE">
        <w:t>i</w:t>
      </w:r>
      <w:r w:rsidR="005C41D1">
        <w:t xml:space="preserve"> of each pixel.</w:t>
      </w:r>
    </w:p>
    <w:p w14:paraId="328C6C31" w14:textId="1DBC63AA" w:rsidR="00E12E35" w:rsidRDefault="00E12E35" w:rsidP="00E12E35">
      <w:pPr>
        <w:spacing w:line="480" w:lineRule="auto"/>
        <w:ind w:firstLine="720"/>
      </w:pPr>
      <w:r>
        <w:t>We</w:t>
      </w:r>
      <w:r w:rsidR="00D314AE">
        <w:t xml:space="preserve"> conducted a pilot</w:t>
      </w:r>
      <w:r>
        <w:t xml:space="preserve"> evaluat</w:t>
      </w:r>
      <w:r w:rsidR="00D314AE">
        <w:t>ion of</w:t>
      </w:r>
      <w:r>
        <w:t xml:space="preserve"> several </w:t>
      </w:r>
      <w:r w:rsidR="00007DE9">
        <w:t xml:space="preserve">potential </w:t>
      </w:r>
      <w:r>
        <w:t>modeling techniques fit to a subset of woodcock occurrence data</w:t>
      </w:r>
      <w:r w:rsidR="00D314AE">
        <w:t>, including</w:t>
      </w:r>
      <w:r>
        <w:t xml:space="preserve"> using MaxEnt</w:t>
      </w:r>
      <w:r w:rsidR="004938C6">
        <w:t xml:space="preserve"> </w:t>
      </w:r>
      <w:r w:rsidR="00B3057A">
        <w:fldChar w:fldCharType="begin"/>
      </w:r>
      <w:r w:rsidR="00B3057A">
        <w:instrText xml:space="preserve"> ADDIN ZOTERO_ITEM CSL_CITATION {"citationID":"4wGVTzAa","properties":{"formattedCitation":"(Phillips et al., 2006)","plainCitation":"(Phillips et al., 2006)","noteIndex":0},"citationItems":[{"id":195,"uris":["http://zotero.org/users/10854879/items/46I5GQBD"],"itemData":{"id":195,"type":"article-journal","container-title":"Ecological modelling","issue":"3-4","note":"publisher: Elsevier","page":"231–259","source":"Google Scholar","title":"Maximum entropy modeling of species geographic distributions","volume":"190","author":[{"family":"Phillips","given":"Steven J."},{"family":"Anderson","given":"Robert P."},{"family":"Schapire","given":"Robert E."}],"issued":{"date-parts":[["2006"]]}}}],"schema":"https://github.com/citation-style-language/schema/raw/master/csl-citation.json"} </w:instrText>
      </w:r>
      <w:r w:rsidR="00B3057A">
        <w:fldChar w:fldCharType="separate"/>
      </w:r>
      <w:r w:rsidR="00B3057A" w:rsidRPr="00B3057A">
        <w:rPr>
          <w:rFonts w:cs="Calibri"/>
        </w:rPr>
        <w:t>(Phillips et al., 2006)</w:t>
      </w:r>
      <w:r w:rsidR="00B3057A">
        <w:fldChar w:fldCharType="end"/>
      </w:r>
      <w:r>
        <w:t xml:space="preserve">, random forest classification </w:t>
      </w:r>
      <w:r w:rsidR="00B3057A">
        <w:fldChar w:fldCharType="begin"/>
      </w:r>
      <w:r w:rsidR="00B3057A">
        <w:instrText xml:space="preserve"> ADDIN ZOTERO_ITEM CSL_CITATION {"citationID":"DQMjcZVd","properties":{"formattedCitation":"(Breiman, 2001)","plainCitation":"(Breiman, 2001)","noteIndex":0},"citationItems":[{"id":144,"uris":["http://zotero.org/users/10854879/items/KA86NNPS"],"itemData":{"id":144,"type":"article-journal","container-title":"Machine learning","note":"publisher: Springer","page":"5–32","source":"Google Scholar","title":"Random forests","volume":"45","author":[{"family":"Breiman","given":"Leo"}],"issued":{"date-parts":[["2001"]]}}}],"schema":"https://github.com/citation-style-language/schema/raw/master/csl-citation.json"} </w:instrText>
      </w:r>
      <w:r w:rsidR="00B3057A">
        <w:fldChar w:fldCharType="separate"/>
      </w:r>
      <w:r w:rsidR="00B3057A" w:rsidRPr="00B3057A">
        <w:rPr>
          <w:rFonts w:cs="Calibri"/>
        </w:rPr>
        <w:t>(Breiman, 2001)</w:t>
      </w:r>
      <w:r w:rsidR="00B3057A">
        <w:fldChar w:fldCharType="end"/>
      </w:r>
      <w:r>
        <w:t xml:space="preserve">, </w:t>
      </w:r>
      <w:r w:rsidR="00763DE1">
        <w:t xml:space="preserve">and </w:t>
      </w:r>
      <w:r w:rsidR="000D5E2B">
        <w:t>boosted</w:t>
      </w:r>
      <w:r>
        <w:t xml:space="preserve"> regression trees</w:t>
      </w:r>
      <w:r w:rsidR="00ED7083">
        <w:t xml:space="preserve"> </w:t>
      </w:r>
      <w:r w:rsidR="00ED7083">
        <w:fldChar w:fldCharType="begin"/>
      </w:r>
      <w:r w:rsidR="00ED7083">
        <w:instrText xml:space="preserve"> ADDIN ZOTERO_ITEM CSL_CITATION {"citationID":"tJw7uoBI","properties":{"formattedCitation":"(Elith et al., 2008)","plainCitation":"(Elith et al., 2008)","noteIndex":0},"citationItems":[{"id":310,"uris":["http://zotero.org/users/10854879/items/FG6Y2ALG"],"itemData":{"id":310,"type":"article-journal","container-title":"Journal of animal ecology","issue":"4","note":"publisher: Wiley Online Library","page":"802–813","source":"Google Scholar","title":"A working guide to boosted regression trees","volume":"77","author":[{"family":"Elith","given":"Jane"},{"family":"Leathwick","given":"John R."},{"family":"Hastie","given":"Trevor"}],"issued":{"date-parts":[["2008"]]}}}],"schema":"https://github.com/citation-style-language/schema/raw/master/csl-citation.json"} </w:instrText>
      </w:r>
      <w:r w:rsidR="00ED7083">
        <w:fldChar w:fldCharType="separate"/>
      </w:r>
      <w:r w:rsidR="00ED7083" w:rsidRPr="00ED7083">
        <w:rPr>
          <w:rFonts w:cs="Calibri"/>
        </w:rPr>
        <w:t>(Elith et al., 2008)</w:t>
      </w:r>
      <w:r w:rsidR="00ED7083">
        <w:fldChar w:fldCharType="end"/>
      </w:r>
      <w:r w:rsidR="00ED7083">
        <w:t>.</w:t>
      </w:r>
      <w:r>
        <w:t xml:space="preserve">  All models were fit using the R package SDMtune </w:t>
      </w:r>
      <w:r w:rsidR="00C36048">
        <w:fldChar w:fldCharType="begin"/>
      </w:r>
      <w:r w:rsidR="00C36048">
        <w:instrText xml:space="preserve"> ADDIN ZOTERO_ITEM CSL_CITATION {"citationID":"hJ9yv5Fu","properties":{"formattedCitation":"(Vignali et al., 2020)","plainCitation":"(Vignali et al., 2020)","noteIndex":0},"citationItems":[{"id":201,"uris":["http://zotero.org/users/10854879/items/ZMUQ4NAM"],"itemData":{"id":201,"type":"article-journal","container-title":"Ecology and Evolution","DOI":"10.1002/ece3.6786","issue":"20","page":"11488–11506","title":"SDMtune: An R package to tune and evaluate species distribution models","volume":"10","author":[{"family":"Vignali","given":"Sergio"},{"family":"Barras","given":"Arnaud G."},{"family":"Arlettaz","given":"Raphaël"},{"family":"Braunisch","given":"Veronika"}],"issued":{"date-parts":[["2020"]]}}}],"schema":"https://github.com/citation-style-language/schema/raw/master/csl-citation.json"} </w:instrText>
      </w:r>
      <w:r w:rsidR="00C36048">
        <w:fldChar w:fldCharType="separate"/>
      </w:r>
      <w:r w:rsidR="00C36048" w:rsidRPr="00C36048">
        <w:rPr>
          <w:rFonts w:cs="Calibri"/>
        </w:rPr>
        <w:t>(Vignali et al., 2020)</w:t>
      </w:r>
      <w:r w:rsidR="00C36048">
        <w:fldChar w:fldCharType="end"/>
      </w:r>
      <w:r>
        <w:t>. We compared model outputs using area-under-the-curve (AUC), a common metric of predictive accuracy for classification models</w:t>
      </w:r>
      <w:r w:rsidR="0040089E">
        <w:t xml:space="preserve"> </w:t>
      </w:r>
      <w:r w:rsidR="0040089E">
        <w:fldChar w:fldCharType="begin"/>
      </w:r>
      <w:r w:rsidR="0040089E">
        <w:instrText xml:space="preserve"> ADDIN ZOTERO_ITEM CSL_CITATION {"citationID":"4KxoJCbi","properties":{"formattedCitation":"(Fielding and Bell, 1997)","plainCitation":"(Fielding and Bell, 1997)","noteIndex":0},"citationItems":[{"id":293,"uris":["http://zotero.org/users/10854879/items/JIHSAXIQ"],"itemData":{"id":293,"type":"article-journal","container-title":"Environmental conservation","issue":"1","note":"publisher: Cambridge University Press","page":"38–49","source":"Google Scholar","title":"A review of methods for the assessment of prediction errors in conservation presence/absence models","volume":"24","author":[{"family":"Fielding","given":"Alan H."},{"family":"Bell","given":"John F."}],"issued":{"date-parts":[["1997"]]}}}],"schema":"https://github.com/citation-style-language/schema/raw/master/csl-citation.json"} </w:instrText>
      </w:r>
      <w:r w:rsidR="0040089E">
        <w:fldChar w:fldCharType="separate"/>
      </w:r>
      <w:r w:rsidR="0040089E" w:rsidRPr="0040089E">
        <w:rPr>
          <w:rFonts w:cs="Calibri"/>
        </w:rPr>
        <w:t>(Fielding and Bell, 1997)</w:t>
      </w:r>
      <w:r w:rsidR="0040089E">
        <w:fldChar w:fldCharType="end"/>
      </w:r>
      <w:r>
        <w:t xml:space="preserve">. </w:t>
      </w:r>
      <w:r w:rsidR="00D314AE">
        <w:t>T</w:t>
      </w:r>
      <w:r>
        <w:t>he random forest classifier had the highest AUC</w:t>
      </w:r>
      <w:r w:rsidR="00D314AE">
        <w:t xml:space="preserve"> among modeling approaches, and we therefore </w:t>
      </w:r>
      <w:r>
        <w:t>used random forest techniques for all subsequent models</w:t>
      </w:r>
      <w:r w:rsidR="00D16EE8">
        <w:t xml:space="preserve"> (</w:t>
      </w:r>
      <w:r w:rsidR="00475EC7">
        <w:t>Table</w:t>
      </w:r>
      <w:r w:rsidR="00EB2119">
        <w:t xml:space="preserve"> </w:t>
      </w:r>
      <w:r w:rsidR="003A654E">
        <w:t>A</w:t>
      </w:r>
      <w:r w:rsidR="00475EC7">
        <w:t>.1</w:t>
      </w:r>
      <w:r w:rsidR="00D16EE8">
        <w:t>)</w:t>
      </w:r>
      <w:r>
        <w:t xml:space="preserve">. </w:t>
      </w:r>
    </w:p>
    <w:p w14:paraId="0BF0156F" w14:textId="58016F1E" w:rsidR="00EE6E71" w:rsidRDefault="007849C5" w:rsidP="00CE5568">
      <w:pPr>
        <w:spacing w:line="480" w:lineRule="auto"/>
        <w:ind w:firstLine="720"/>
      </w:pPr>
      <w:r>
        <w:t xml:space="preserve">For the breeding season model, we used a random forest classifier designed for clustered data </w:t>
      </w:r>
      <w:r w:rsidR="00AC1876">
        <w:fldChar w:fldCharType="begin"/>
      </w:r>
      <w:r w:rsidR="00AC1876">
        <w:instrText xml:space="preserve"> ADDIN ZOTERO_ITEM CSL_CITATION {"citationID":"5wbVNFQH","properties":{"formattedCitation":"(Wang and Chen, 2016)","plainCitation":"(Wang and Chen, 2016)","noteIndex":0},"citationItems":[{"id":202,"uris":["http://zotero.org/users/10854879/items/8IJTKH53"],"itemData":{"id":202,"type":"book","title":"MixRF: A Random-Forest-Based Approach for Imputing Clustered Incomplete Data","URL":"https://github.com/randel/MixRF","author":[{"family":"Wang","given":"Jiebiao"},{"family":"Chen","given":"Lin S"}],"issued":{"date-parts":[["2016"]]}}}],"schema":"https://github.com/citation-style-language/schema/raw/master/csl-citation.json"} </w:instrText>
      </w:r>
      <w:r w:rsidR="00AC1876">
        <w:fldChar w:fldCharType="separate"/>
      </w:r>
      <w:r w:rsidR="00AC1876" w:rsidRPr="00AC1876">
        <w:rPr>
          <w:rFonts w:cs="Calibri"/>
        </w:rPr>
        <w:t>(Wang and Chen, 2016)</w:t>
      </w:r>
      <w:r w:rsidR="00AC1876">
        <w:fldChar w:fldCharType="end"/>
      </w:r>
      <w:r>
        <w:t xml:space="preserve">, </w:t>
      </w:r>
      <w:r w:rsidR="00D314AE">
        <w:t xml:space="preserve">and applied </w:t>
      </w:r>
      <w:r>
        <w:t xml:space="preserve">survey route as a clustering variable to compensate for spatial autocorrelation among points on the same survey route. </w:t>
      </w:r>
      <w:r w:rsidR="00012955">
        <w:t xml:space="preserve">As federal survey routes were randomly distributed </w:t>
      </w:r>
      <w:r w:rsidR="00012955">
        <w:fldChar w:fldCharType="begin"/>
      </w:r>
      <w:r w:rsidR="00012955">
        <w:instrText xml:space="preserve"> ADDIN ZOTERO_ITEM CSL_CITATION {"citationID":"cehty0gF","properties":{"formattedCitation":"(Clark, 1970)","plainCitation":"(Clark, 1970)","noteIndex":0},"citationItems":[{"id":186,"uris":["http://zotero.org/users/10854879/items/354UX6AR"],"itemData":{"id":186,"type":"report","event-place":"Laurel, MD","publisher":"U.S. Fish and Wildlife Service","publisher-place":"Laurel, MD","source":"Google Scholar","title":"Woodcock status report, 1969","author":[{"family":"Clark","given":"Eldon R."}],"issued":{"date-parts":[["1970"]]}}}],"schema":"https://github.com/citation-style-language/schema/raw/master/csl-citation.json"} </w:instrText>
      </w:r>
      <w:r w:rsidR="00012955">
        <w:fldChar w:fldCharType="separate"/>
      </w:r>
      <w:r w:rsidR="00012955" w:rsidRPr="007D51E6">
        <w:rPr>
          <w:rFonts w:cs="Calibri"/>
        </w:rPr>
        <w:t>(Clark, 1970)</w:t>
      </w:r>
      <w:r w:rsidR="00012955">
        <w:fldChar w:fldCharType="end"/>
      </w:r>
      <w:r w:rsidR="00012955">
        <w:t xml:space="preserve"> </w:t>
      </w:r>
      <w:r w:rsidR="005C3E4B">
        <w:t>and state</w:t>
      </w:r>
      <w:r w:rsidR="00012955">
        <w:t xml:space="preserve"> surveys were </w:t>
      </w:r>
      <w:r w:rsidR="005C3E4B">
        <w:t>distributed opportunistically</w:t>
      </w:r>
      <w:r w:rsidR="00554065">
        <w:t>,</w:t>
      </w:r>
      <w:r w:rsidR="000A09CF">
        <w:t xml:space="preserve"> </w:t>
      </w:r>
      <w:r w:rsidR="00554065">
        <w:t>w</w:t>
      </w:r>
      <w:r>
        <w:t xml:space="preserve">e included survey type (state vs federal) as an explanatory variable to </w:t>
      </w:r>
      <w:r w:rsidR="00D314AE">
        <w:t>accommodate</w:t>
      </w:r>
      <w:r>
        <w:t xml:space="preserve"> </w:t>
      </w:r>
      <w:r w:rsidR="000A09CF">
        <w:t>differences in route distribution</w:t>
      </w:r>
      <w:r>
        <w:t xml:space="preserve">. </w:t>
      </w:r>
      <w:r w:rsidR="00291500">
        <w:t>For the migratory season</w:t>
      </w:r>
      <w:r w:rsidR="00FE744A">
        <w:t>,</w:t>
      </w:r>
      <w:r w:rsidR="00664D14">
        <w:t xml:space="preserve"> we used a traditional random forest classification model, written using the randomForest package in R </w:t>
      </w:r>
      <w:r w:rsidR="00D714D0">
        <w:fldChar w:fldCharType="begin"/>
      </w:r>
      <w:r w:rsidR="00D714D0">
        <w:instrText xml:space="preserve"> ADDIN ZOTERO_ITEM CSL_CITATION {"citationID":"MFIw1Ln5","properties":{"formattedCitation":"(Liaw and Wiener, 2002)","plainCitation":"(Liaw and Wiener, 2002)","noteIndex":0},"citationItems":[{"id":204,"uris":["http://zotero.org/users/10854879/items/X8RNM69P"],"itemData":{"id":204,"type":"article-journal","container-title":"R News","issue":"3","page":"18-22","title":"Classification and Regression by randomForest","volume":"2","author":[{"family":"Liaw","given":"Andy"},{"family":"Wiener","given":"Matthew"}],"issued":{"date-parts":[["2002"]]}}}],"schema":"https://github.com/citation-style-language/schema/raw/master/csl-citation.json"} </w:instrText>
      </w:r>
      <w:r w:rsidR="00D714D0">
        <w:fldChar w:fldCharType="separate"/>
      </w:r>
      <w:r w:rsidR="00D714D0" w:rsidRPr="00D714D0">
        <w:rPr>
          <w:rFonts w:cs="Calibri"/>
        </w:rPr>
        <w:t>(Liaw and Wiener, 2002)</w:t>
      </w:r>
      <w:r w:rsidR="00D714D0">
        <w:fldChar w:fldCharType="end"/>
      </w:r>
      <w:r w:rsidR="00664D14">
        <w:t>.</w:t>
      </w:r>
      <w:r w:rsidR="00CE5568">
        <w:t xml:space="preserve"> </w:t>
      </w:r>
      <w:r>
        <w:t xml:space="preserve">We assessed the accuracy of </w:t>
      </w:r>
      <w:r w:rsidR="00D314AE">
        <w:t>all</w:t>
      </w:r>
      <w:r>
        <w:t xml:space="preserve"> models using a k-fold cross validation approach</w:t>
      </w:r>
      <w:r w:rsidR="00D314AE">
        <w:t>, where</w:t>
      </w:r>
      <w:r w:rsidR="00124CF6">
        <w:t xml:space="preserve"> separate </w:t>
      </w:r>
      <w:r w:rsidR="00DC75CE">
        <w:t xml:space="preserve">training and testing datasets </w:t>
      </w:r>
      <w:r w:rsidR="00D314AE">
        <w:t>were randomly sampled</w:t>
      </w:r>
      <w:r w:rsidR="00DC75CE">
        <w:t xml:space="preserve"> </w:t>
      </w:r>
      <w:r w:rsidR="0057056E">
        <w:t xml:space="preserve">for </w:t>
      </w:r>
      <w:r w:rsidR="00DC75CE">
        <w:t xml:space="preserve">each fold. </w:t>
      </w:r>
      <w:r w:rsidR="00D034E7">
        <w:t xml:space="preserve">We </w:t>
      </w:r>
      <w:r w:rsidR="00D9226D">
        <w:t xml:space="preserve">sampled </w:t>
      </w:r>
      <w:r w:rsidR="00D034E7">
        <w:t>fold</w:t>
      </w:r>
      <w:r w:rsidR="003F3995">
        <w:t>s</w:t>
      </w:r>
      <w:r w:rsidR="00D034E7">
        <w:t xml:space="preserve"> </w:t>
      </w:r>
      <w:r w:rsidR="00D9226D">
        <w:t>at a</w:t>
      </w:r>
      <w:r w:rsidR="001F4672">
        <w:t xml:space="preserve"> survey route </w:t>
      </w:r>
      <w:r w:rsidR="00D9226D">
        <w:t>level</w:t>
      </w:r>
      <w:r w:rsidR="00C6382E">
        <w:t xml:space="preserve"> for the breeding season model to </w:t>
      </w:r>
      <w:r w:rsidR="002320A0">
        <w:t xml:space="preserve">accommodate autocorrelation within survey routes and prevent </w:t>
      </w:r>
      <w:r w:rsidR="00351AFD">
        <w:t>data leakage</w:t>
      </w:r>
      <w:r w:rsidR="002320A0">
        <w:t xml:space="preserve"> between the training and testing datasets.</w:t>
      </w:r>
      <w:r w:rsidR="003F3995">
        <w:t xml:space="preserve"> </w:t>
      </w:r>
      <w:r w:rsidR="00DC75CE">
        <w:t xml:space="preserve">We </w:t>
      </w:r>
      <w:r w:rsidR="00486A04">
        <w:t>u</w:t>
      </w:r>
      <w:r w:rsidR="00DC75CE">
        <w:t>sed</w:t>
      </w:r>
      <w:r w:rsidR="00486A04">
        <w:t xml:space="preserve"> 10 folds for the </w:t>
      </w:r>
      <w:r w:rsidR="007F2540">
        <w:t>breeding season model</w:t>
      </w:r>
      <w:r w:rsidR="00481AC9">
        <w:t xml:space="preserve"> (90% training, 10% testing)</w:t>
      </w:r>
      <w:r w:rsidR="00D314AE">
        <w:t>,</w:t>
      </w:r>
      <w:r w:rsidR="00DC75CE">
        <w:t xml:space="preserve"> but only 5 folds for the migratory season model</w:t>
      </w:r>
      <w:r w:rsidR="00481AC9">
        <w:t xml:space="preserve"> (80% training, 20% testing)</w:t>
      </w:r>
      <w:r w:rsidR="00DC75CE">
        <w:t xml:space="preserve"> to accommodate </w:t>
      </w:r>
      <w:r w:rsidR="00D314AE">
        <w:t xml:space="preserve">the </w:t>
      </w:r>
      <w:r w:rsidR="003D4BDC">
        <w:t>small</w:t>
      </w:r>
      <w:r w:rsidR="00D314AE">
        <w:t>er</w:t>
      </w:r>
      <w:r w:rsidR="003D4BDC">
        <w:t xml:space="preserve"> </w:t>
      </w:r>
      <w:r w:rsidR="00926EB6">
        <w:t>sample size</w:t>
      </w:r>
      <w:r w:rsidR="003D4BDC">
        <w:t xml:space="preserve"> </w:t>
      </w:r>
      <w:r w:rsidR="00D314AE">
        <w:t>of</w:t>
      </w:r>
      <w:r w:rsidR="003D4BDC">
        <w:t xml:space="preserve"> the stopover dataset</w:t>
      </w:r>
      <w:r w:rsidR="00926EB6">
        <w:t>.</w:t>
      </w:r>
      <w:r>
        <w:t xml:space="preserve"> We averaged AUCs for each of the folds to produce a mean AUC </w:t>
      </w:r>
      <w:r w:rsidR="00975185">
        <w:t xml:space="preserve">for each </w:t>
      </w:r>
      <w:r w:rsidR="00AA5C55">
        <w:t>model and</w:t>
      </w:r>
      <w:r>
        <w:t xml:space="preserve"> created predictive layers </w:t>
      </w:r>
      <w:r w:rsidR="00AC6B7C">
        <w:t xml:space="preserve">at 90m resolution </w:t>
      </w:r>
      <w:r>
        <w:t>that averaged</w:t>
      </w:r>
      <w:r w:rsidR="00EE6E71">
        <w:t xml:space="preserve"> predictions </w:t>
      </w:r>
      <w:r w:rsidR="00D314AE">
        <w:t>across folds</w:t>
      </w:r>
      <w:r w:rsidR="00EE6E71">
        <w:t>.</w:t>
      </w:r>
    </w:p>
    <w:p w14:paraId="611376F9" w14:textId="74DACAEF" w:rsidR="007849C5" w:rsidRDefault="007849C5" w:rsidP="001F59BC">
      <w:pPr>
        <w:spacing w:line="480" w:lineRule="auto"/>
        <w:ind w:firstLine="720"/>
      </w:pPr>
      <w:r>
        <w:lastRenderedPageBreak/>
        <w:t xml:space="preserve">To avoid overwhelming </w:t>
      </w:r>
      <w:r w:rsidR="00D314AE">
        <w:t xml:space="preserve">final predictive </w:t>
      </w:r>
      <w:r w:rsidR="00CE5568">
        <w:t>model</w:t>
      </w:r>
      <w:r w:rsidR="00A6651B">
        <w:t>s</w:t>
      </w:r>
      <w:r>
        <w:t xml:space="preserve"> with highly correlated</w:t>
      </w:r>
      <w:r w:rsidR="00C07589">
        <w:t xml:space="preserve"> or </w:t>
      </w:r>
      <w:r w:rsidR="00D314AE">
        <w:t xml:space="preserve">uninformative </w:t>
      </w:r>
      <w:r>
        <w:t xml:space="preserve">variables, we </w:t>
      </w:r>
      <w:r w:rsidR="00D314AE">
        <w:t xml:space="preserve">used the R package VSURF </w:t>
      </w:r>
      <w:r w:rsidR="00D0529C">
        <w:fldChar w:fldCharType="begin"/>
      </w:r>
      <w:r w:rsidR="00D0529C">
        <w:instrText xml:space="preserve"> ADDIN ZOTERO_ITEM CSL_CITATION {"citationID":"SCFagQtc","properties":{"formattedCitation":"(Genuer et al., 2022)","plainCitation":"(Genuer et al., 2022)","noteIndex":0},"citationItems":[{"id":205,"uris":["http://zotero.org/users/10854879/items/QPBAD888"],"itemData":{"id":205,"type":"book","title":"VSURF: Variable Selection Using Random Forests","URL":"https://CRAN.R-project.org/package=VSURF","author":[{"family":"Genuer","given":"Robin"},{"family":"Poggi","given":"Jean-Michel"},{"family":"Tuleau-Malot","given":"Christine"}],"issued":{"date-parts":[["2022"]]}}}],"schema":"https://github.com/citation-style-language/schema/raw/master/csl-citation.json"} </w:instrText>
      </w:r>
      <w:r w:rsidR="00D0529C">
        <w:fldChar w:fldCharType="separate"/>
      </w:r>
      <w:r w:rsidR="00D0529C" w:rsidRPr="00D0529C">
        <w:rPr>
          <w:rFonts w:cs="Calibri"/>
        </w:rPr>
        <w:t>(Genuer et al., 2022)</w:t>
      </w:r>
      <w:r w:rsidR="00D0529C">
        <w:fldChar w:fldCharType="end"/>
      </w:r>
      <w:r w:rsidR="00D314AE">
        <w:t xml:space="preserve"> to implement</w:t>
      </w:r>
      <w:r>
        <w:t xml:space="preserve"> a three-step backwards variable-selection approach, where each step produced a more parsimonious model. The first step eliminated </w:t>
      </w:r>
      <w:r w:rsidR="00D314AE">
        <w:t xml:space="preserve">irrelevant </w:t>
      </w:r>
      <w:r>
        <w:t xml:space="preserve">variables </w:t>
      </w:r>
      <w:r w:rsidR="00D314AE">
        <w:t>with</w:t>
      </w:r>
      <w:r w:rsidR="002344CB">
        <w:t xml:space="preserve"> lower</w:t>
      </w:r>
      <w:r>
        <w:t xml:space="preserve"> variable importance </w:t>
      </w:r>
      <w:r w:rsidR="002344CB">
        <w:t>than</w:t>
      </w:r>
      <w:r>
        <w:t xml:space="preserve"> a</w:t>
      </w:r>
      <w:r w:rsidR="00D314AE">
        <w:t xml:space="preserve"> defined</w:t>
      </w:r>
      <w:r>
        <w:t xml:space="preserve"> threshold value </w:t>
      </w:r>
      <w:r w:rsidR="00D314AE">
        <w:t>(</w:t>
      </w:r>
      <w:r>
        <w:t xml:space="preserve">determined based on guidelines in </w:t>
      </w:r>
      <w:r w:rsidR="000559A8">
        <w:fldChar w:fldCharType="begin"/>
      </w:r>
      <w:r w:rsidR="00F71D5F">
        <w:instrText xml:space="preserve"> ADDIN ZOTERO_ITEM CSL_CITATION {"citationID":"c2HvepuM","properties":{"formattedCitation":"(Genuer et al., 2015)","plainCitation":"(Genuer et al., 2015)","dontUpdate":true,"noteIndex":0},"citationItems":[{"id":207,"uris":["http://zotero.org/users/10854879/items/SPKVI4HT"],"itemData":{"id":207,"type":"article-journal","container-title":"The R Journal","issue":"2","page":"19–33","source":"Google Scholar","title":"VSURF: an R package for variable selection using random forests","title-short":"VSURF","volume":"7","author":[{"family":"Genuer","given":"Robin"},{"family":"Poggi","given":"Jean-Michel"},{"family":"Tuleau-Malot","given":"Christine"}],"issued":{"date-parts":[["2015"]]}}}],"schema":"https://github.com/citation-style-language/schema/raw/master/csl-citation.json"} </w:instrText>
      </w:r>
      <w:r w:rsidR="000559A8">
        <w:fldChar w:fldCharType="separate"/>
      </w:r>
      <w:r w:rsidR="000559A8" w:rsidRPr="000559A8">
        <w:rPr>
          <w:rFonts w:cs="Calibri"/>
        </w:rPr>
        <w:t>Genuer et al., 2015)</w:t>
      </w:r>
      <w:r w:rsidR="000559A8">
        <w:fldChar w:fldCharType="end"/>
      </w:r>
      <w:r>
        <w:t xml:space="preserve">. The second step retained only variables </w:t>
      </w:r>
      <w:r w:rsidR="00D314AE">
        <w:t>with</w:t>
      </w:r>
      <w:r>
        <w:t xml:space="preserve"> the smallest out-of-bag error rates when training the model, effectively eliminating variables </w:t>
      </w:r>
      <w:r w:rsidR="00D314AE">
        <w:t>with</w:t>
      </w:r>
      <w:r>
        <w:t xml:space="preserve"> some relevance but not critical for prediction. The third step used a </w:t>
      </w:r>
      <w:r w:rsidR="002052B2">
        <w:t>stepwise</w:t>
      </w:r>
      <w:r>
        <w:t xml:space="preserve"> process to </w:t>
      </w:r>
      <w:r w:rsidR="00802575">
        <w:t xml:space="preserve">test whether </w:t>
      </w:r>
      <w:r w:rsidR="007A05A2">
        <w:t xml:space="preserve">each included variable led to an out-of-bag error decrease that was larger than a </w:t>
      </w:r>
      <w:r w:rsidR="001F59BC">
        <w:t xml:space="preserve">defined </w:t>
      </w:r>
      <w:r w:rsidR="007A05A2">
        <w:t>threshold value</w:t>
      </w:r>
      <w:r w:rsidR="00720F14">
        <w:t>,</w:t>
      </w:r>
      <w:r>
        <w:t xml:space="preserve"> effectively remov</w:t>
      </w:r>
      <w:r w:rsidR="00720F14">
        <w:t>ing</w:t>
      </w:r>
      <w:r>
        <w:t xml:space="preserve"> redundant variables from consideration </w:t>
      </w:r>
      <w:r w:rsidR="000559A8">
        <w:fldChar w:fldCharType="begin"/>
      </w:r>
      <w:r w:rsidR="000559A8">
        <w:instrText xml:space="preserve"> ADDIN ZOTERO_ITEM CSL_CITATION {"citationID":"0TRblu9F","properties":{"formattedCitation":"(Genuer et al., 2015)","plainCitation":"(Genuer et al., 2015)","noteIndex":0},"citationItems":[{"id":207,"uris":["http://zotero.org/users/10854879/items/SPKVI4HT"],"itemData":{"id":207,"type":"article-journal","container-title":"The R Journal","issue":"2","page":"19–33","source":"Google Scholar","title":"VSURF: an R package for variable selection using random forests","title-short":"VSURF","volume":"7","author":[{"family":"Genuer","given":"Robin"},{"family":"Poggi","given":"Jean-Michel"},{"family":"Tuleau-Malot","given":"Christine"}],"issued":{"date-parts":[["2015"]]}}}],"schema":"https://github.com/citation-style-language/schema/raw/master/csl-citation.json"} </w:instrText>
      </w:r>
      <w:r w:rsidR="000559A8">
        <w:fldChar w:fldCharType="separate"/>
      </w:r>
      <w:r w:rsidR="000559A8" w:rsidRPr="000559A8">
        <w:rPr>
          <w:rFonts w:cs="Calibri"/>
        </w:rPr>
        <w:t>(Genuer et al., 2015)</w:t>
      </w:r>
      <w:r w:rsidR="000559A8">
        <w:fldChar w:fldCharType="end"/>
      </w:r>
      <w:r>
        <w:t xml:space="preserve">. </w:t>
      </w:r>
      <w:r w:rsidR="002F36CE">
        <w:t>We compared</w:t>
      </w:r>
      <w:r w:rsidR="005D2AFE">
        <w:t xml:space="preserve"> predictive accuracy of</w:t>
      </w:r>
      <w:r w:rsidR="002F36CE">
        <w:t xml:space="preserve"> model</w:t>
      </w:r>
      <w:r w:rsidR="005D2AFE">
        <w:t>s</w:t>
      </w:r>
      <w:r w:rsidR="002F36CE">
        <w:t xml:space="preserve"> created </w:t>
      </w:r>
      <w:r w:rsidR="00A500AF">
        <w:t>from</w:t>
      </w:r>
      <w:r w:rsidR="002F36CE">
        <w:t xml:space="preserve"> </w:t>
      </w:r>
      <w:r w:rsidR="005D2AFE">
        <w:t xml:space="preserve">each step </w:t>
      </w:r>
      <w:r w:rsidR="00A500AF">
        <w:t>using AUC</w:t>
      </w:r>
      <w:r w:rsidR="005D2AFE">
        <w:t>,</w:t>
      </w:r>
      <w:r w:rsidR="004B4E9E">
        <w:t xml:space="preserve"> </w:t>
      </w:r>
      <w:r w:rsidR="00CF5439">
        <w:t>and</w:t>
      </w:r>
      <w:r w:rsidR="009D5894">
        <w:t xml:space="preserve"> </w:t>
      </w:r>
      <w:r w:rsidR="005D2AFE">
        <w:t xml:space="preserve">retained the model from the step that produced </w:t>
      </w:r>
      <w:r w:rsidR="004B4E9E">
        <w:t xml:space="preserve">the highest AUC </w:t>
      </w:r>
      <w:r w:rsidR="000E78FE">
        <w:t xml:space="preserve">to create </w:t>
      </w:r>
      <w:r w:rsidR="005D2AFE">
        <w:t>a</w:t>
      </w:r>
      <w:r w:rsidR="000E78FE">
        <w:t xml:space="preserve"> final predictive layer for each </w:t>
      </w:r>
      <w:r w:rsidR="005D2AFE">
        <w:t>season</w:t>
      </w:r>
      <w:r w:rsidR="00AC6B7C">
        <w:t>.</w:t>
      </w:r>
    </w:p>
    <w:p w14:paraId="68D3DAD0" w14:textId="6894DA74" w:rsidR="00631B7B" w:rsidRDefault="00705EC2" w:rsidP="00CF6620">
      <w:pPr>
        <w:spacing w:line="480" w:lineRule="auto"/>
        <w:ind w:firstLine="720"/>
      </w:pPr>
      <w:r>
        <w:t>We normalized the</w:t>
      </w:r>
      <w:r w:rsidR="00631B7B">
        <w:t xml:space="preserve"> predictive layer for each </w:t>
      </w:r>
      <w:r w:rsidR="00AD1FEE">
        <w:t xml:space="preserve">season </w:t>
      </w:r>
      <w:r>
        <w:t xml:space="preserve">on a </w:t>
      </w:r>
      <w:r w:rsidRPr="00705EC2">
        <w:t xml:space="preserve">percentile scale, indicating whether a certain pixel </w:t>
      </w:r>
      <w:r w:rsidR="00286045">
        <w:t>had a higher likelihood of</w:t>
      </w:r>
      <w:r w:rsidRPr="00705EC2">
        <w:t xml:space="preserve"> woodcock occupancy than the corresponding percentage of other pixels in the state</w:t>
      </w:r>
      <w:r>
        <w:t xml:space="preserve">. </w:t>
      </w:r>
      <w:r w:rsidR="00153589">
        <w:t>We termed these</w:t>
      </w:r>
      <w:r w:rsidR="00377EB4">
        <w:t xml:space="preserve"> habitat suitability layers, with habitat suitability defined as</w:t>
      </w:r>
      <w:r w:rsidR="000B5CEA">
        <w:t xml:space="preserve"> a bounded, continuous index representing </w:t>
      </w:r>
      <w:r w:rsidR="007E017F">
        <w:t xml:space="preserve">the degree to which a given site possesses the </w:t>
      </w:r>
      <w:r w:rsidR="00496455">
        <w:t xml:space="preserve">habitat components required for species occupancy </w:t>
      </w:r>
      <w:r w:rsidR="000F0BA1">
        <w:fldChar w:fldCharType="begin"/>
      </w:r>
      <w:r w:rsidR="00DB400B">
        <w:instrText xml:space="preserve"> ADDIN ZOTERO_ITEM CSL_CITATION {"citationID":"z2CQgNAq","properties":{"formattedCitation":"(U.S. Fish and Wildlife Service, 1996)","plainCitation":"(U.S. Fish and Wildlife Service, 1996)","noteIndex":0},"citationItems":[{"id":313,"uris":["http://zotero.org/users/10854879/items/U5KJS7HR"],"itemData":{"id":313,"type":"legislation","container-title":"870 FW 1","section":"Habitat Evaluation Procedures","title":"U.S. Fish and Wildlife Service Service Manual","URL":"https://www.fws.gov/policy-library/870fw1","author":[{"literal":"U.S. Fish and Wildlife Service"}],"issued":{"date-parts":[["1996",3,20]]}}}],"schema":"https://github.com/citation-style-language/schema/raw/master/csl-citation.json"} </w:instrText>
      </w:r>
      <w:r w:rsidR="000F0BA1">
        <w:fldChar w:fldCharType="separate"/>
      </w:r>
      <w:r w:rsidR="00DB400B" w:rsidRPr="00DB400B">
        <w:rPr>
          <w:rFonts w:cs="Calibri"/>
        </w:rPr>
        <w:t>(U.S. Fish and Wildlife Service, 1996)</w:t>
      </w:r>
      <w:r w:rsidR="000F0BA1">
        <w:fldChar w:fldCharType="end"/>
      </w:r>
      <w:r w:rsidR="0016112A">
        <w:t xml:space="preserve">. </w:t>
      </w:r>
      <w:r w:rsidR="002148D9">
        <w:t xml:space="preserve">We occasionally </w:t>
      </w:r>
      <w:r w:rsidR="00B92D7C">
        <w:t>refer to</w:t>
      </w:r>
      <w:r w:rsidR="002148D9">
        <w:t xml:space="preserve"> these habitat suitability layers as</w:t>
      </w:r>
      <w:r w:rsidR="00424A05">
        <w:t xml:space="preserve"> representing</w:t>
      </w:r>
      <w:r w:rsidR="002148D9">
        <w:t xml:space="preserve"> </w:t>
      </w:r>
      <w:r w:rsidR="009B59C7">
        <w:t>habitat distribution</w:t>
      </w:r>
      <w:r w:rsidR="00CF6620">
        <w:t xml:space="preserve">, which we define </w:t>
      </w:r>
      <w:r w:rsidR="00FB0D26">
        <w:t>as the geographic distribution of habitat on the landscape</w:t>
      </w:r>
      <w:r w:rsidR="00E90896">
        <w:t xml:space="preserve">, or as a </w:t>
      </w:r>
      <w:r w:rsidR="00B35036">
        <w:t>representation of where areas of high suitability occur or are absent.</w:t>
      </w:r>
    </w:p>
    <w:p w14:paraId="1BAF8AE5" w14:textId="58BAA809" w:rsidR="006A1F78" w:rsidRDefault="006A1F78" w:rsidP="00427616">
      <w:pPr>
        <w:spacing w:line="480" w:lineRule="auto"/>
      </w:pPr>
      <w:r w:rsidRPr="006A1F78">
        <w:t xml:space="preserve">Table </w:t>
      </w:r>
      <w:r w:rsidR="00DE119C">
        <w:t>1</w:t>
      </w:r>
      <w:r w:rsidRPr="006A1F78">
        <w:t xml:space="preserve">. Explanatory variables used </w:t>
      </w:r>
      <w:r w:rsidR="005D2AFE">
        <w:t>to model</w:t>
      </w:r>
      <w:r w:rsidRPr="006A1F78">
        <w:t xml:space="preserve"> woodcock distributions in Pennsylvania, USA. Suites indicate conceptual grouping of variables into classes relevant to woodcock </w:t>
      </w:r>
      <w:r w:rsidR="005D2AFE" w:rsidRPr="006A1F78">
        <w:t>occu</w:t>
      </w:r>
      <w:r w:rsidR="005D2AFE">
        <w:t>rrence</w:t>
      </w:r>
      <w:r w:rsidRPr="006A1F78">
        <w:t>.</w:t>
      </w:r>
    </w:p>
    <w:tbl>
      <w:tblPr>
        <w:tblStyle w:val="TableGrid"/>
        <w:tblW w:w="0" w:type="auto"/>
        <w:tblCellMar>
          <w:bottom w:w="72" w:type="dxa"/>
        </w:tblCellMar>
        <w:tblLook w:val="04A0" w:firstRow="1" w:lastRow="0" w:firstColumn="1" w:lastColumn="0" w:noHBand="0" w:noVBand="1"/>
      </w:tblPr>
      <w:tblGrid>
        <w:gridCol w:w="3116"/>
        <w:gridCol w:w="3116"/>
        <w:gridCol w:w="3117"/>
      </w:tblGrid>
      <w:tr w:rsidR="007237E2" w14:paraId="6C81FCDD" w14:textId="77777777" w:rsidTr="00B475A7">
        <w:tc>
          <w:tcPr>
            <w:tcW w:w="3116" w:type="dxa"/>
            <w:tcBorders>
              <w:left w:val="nil"/>
              <w:bottom w:val="single" w:sz="4" w:space="0" w:color="auto"/>
              <w:right w:val="nil"/>
            </w:tcBorders>
          </w:tcPr>
          <w:p w14:paraId="2A5EE565" w14:textId="77777777" w:rsidR="007237E2" w:rsidRPr="00251D89" w:rsidRDefault="007237E2" w:rsidP="00B475A7">
            <w:pPr>
              <w:rPr>
                <w:b/>
                <w:bCs/>
              </w:rPr>
            </w:pPr>
            <w:r w:rsidRPr="00251D89">
              <w:rPr>
                <w:b/>
                <w:bCs/>
              </w:rPr>
              <w:t>Suite</w:t>
            </w:r>
          </w:p>
        </w:tc>
        <w:tc>
          <w:tcPr>
            <w:tcW w:w="3116" w:type="dxa"/>
            <w:tcBorders>
              <w:left w:val="nil"/>
              <w:bottom w:val="single" w:sz="4" w:space="0" w:color="auto"/>
              <w:right w:val="nil"/>
            </w:tcBorders>
          </w:tcPr>
          <w:p w14:paraId="15931A34" w14:textId="77777777" w:rsidR="007237E2" w:rsidRPr="00251D89" w:rsidRDefault="007237E2" w:rsidP="00B475A7">
            <w:pPr>
              <w:rPr>
                <w:b/>
                <w:bCs/>
              </w:rPr>
            </w:pPr>
            <w:r w:rsidRPr="00251D89">
              <w:rPr>
                <w:b/>
                <w:bCs/>
              </w:rPr>
              <w:t>Covariate</w:t>
            </w:r>
          </w:p>
        </w:tc>
        <w:tc>
          <w:tcPr>
            <w:tcW w:w="3117" w:type="dxa"/>
            <w:tcBorders>
              <w:left w:val="nil"/>
              <w:bottom w:val="single" w:sz="4" w:space="0" w:color="auto"/>
              <w:right w:val="nil"/>
            </w:tcBorders>
          </w:tcPr>
          <w:p w14:paraId="4760ED72" w14:textId="77777777" w:rsidR="007237E2" w:rsidRPr="00251D89" w:rsidRDefault="007237E2" w:rsidP="00B475A7">
            <w:pPr>
              <w:rPr>
                <w:b/>
                <w:bCs/>
              </w:rPr>
            </w:pPr>
            <w:r w:rsidRPr="00251D89">
              <w:rPr>
                <w:b/>
                <w:bCs/>
              </w:rPr>
              <w:t>Source</w:t>
            </w:r>
          </w:p>
        </w:tc>
      </w:tr>
      <w:tr w:rsidR="007237E2" w14:paraId="357C269C" w14:textId="77777777" w:rsidTr="00B475A7">
        <w:tc>
          <w:tcPr>
            <w:tcW w:w="3116" w:type="dxa"/>
            <w:tcBorders>
              <w:left w:val="nil"/>
              <w:bottom w:val="nil"/>
              <w:right w:val="nil"/>
            </w:tcBorders>
          </w:tcPr>
          <w:p w14:paraId="51CE8AF1" w14:textId="77777777" w:rsidR="007237E2" w:rsidRDefault="007237E2" w:rsidP="00B475A7">
            <w:r>
              <w:lastRenderedPageBreak/>
              <w:t>Land use/land cover</w:t>
            </w:r>
          </w:p>
        </w:tc>
        <w:tc>
          <w:tcPr>
            <w:tcW w:w="3116" w:type="dxa"/>
            <w:tcBorders>
              <w:left w:val="nil"/>
              <w:bottom w:val="nil"/>
              <w:right w:val="nil"/>
            </w:tcBorders>
          </w:tcPr>
          <w:p w14:paraId="7BB525AD" w14:textId="77777777" w:rsidR="007237E2" w:rsidRDefault="007237E2" w:rsidP="00B475A7">
            <w:r>
              <w:t>Land use/land cover</w:t>
            </w:r>
          </w:p>
        </w:tc>
        <w:tc>
          <w:tcPr>
            <w:tcW w:w="3117" w:type="dxa"/>
            <w:tcBorders>
              <w:left w:val="nil"/>
              <w:bottom w:val="nil"/>
              <w:right w:val="nil"/>
            </w:tcBorders>
          </w:tcPr>
          <w:p w14:paraId="6F734DCA" w14:textId="409F9959" w:rsidR="007237E2" w:rsidRDefault="007237E2" w:rsidP="00B475A7">
            <w:r>
              <w:rPr>
                <w:noProof/>
              </w:rPr>
              <w:t xml:space="preserve">National Land Cover Dataset </w:t>
            </w:r>
            <w:r w:rsidR="00D91262">
              <w:rPr>
                <w:noProof/>
              </w:rPr>
              <w:fldChar w:fldCharType="begin"/>
            </w:r>
            <w:r w:rsidR="00D91262">
              <w:rPr>
                <w:noProof/>
              </w:rPr>
              <w:instrText xml:space="preserve"> ADDIN ZOTERO_ITEM CSL_CITATION {"citationID":"ZDsYGMP2","properties":{"formattedCitation":"(Jin et al., 2019)","plainCitation":"(Jin et al., 2019)","noteIndex":0},"citationItems":[{"id":210,"uris":["http://zotero.org/users/10854879/items/26UHHXZW"],"itemData":{"id":210,"type":"article-journal","container-title":"Remote Sensing","issue":"24","note":"publisher: Multidisciplinary Digital Publishing Institute","page":"2971","source":"Google Scholar","title":"Overall methodology design for the United States national land cover database 2016 products","volume":"11","author":[{"family":"Jin","given":"Suming"},{"family":"Homer","given":"Collin"},{"family":"Yang","given":"Limin"},{"family":"Danielson","given":"Patrick"},{"family":"Dewitz","given":"Jon"},{"family":"Li","given":"Congcong"},{"family":"Zhu","given":"Zhe"},{"family":"Xian","given":"George"},{"family":"Howard","given":"Danny"}],"issued":{"date-parts":[["2019"]]}}}],"schema":"https://github.com/citation-style-language/schema/raw/master/csl-citation.json"} </w:instrText>
            </w:r>
            <w:r w:rsidR="00D91262">
              <w:rPr>
                <w:noProof/>
              </w:rPr>
              <w:fldChar w:fldCharType="separate"/>
            </w:r>
            <w:r w:rsidR="00D91262" w:rsidRPr="00D91262">
              <w:rPr>
                <w:rFonts w:cs="Calibri"/>
              </w:rPr>
              <w:t>(Jin et al., 2019)</w:t>
            </w:r>
            <w:r w:rsidR="00D91262">
              <w:rPr>
                <w:noProof/>
              </w:rPr>
              <w:fldChar w:fldCharType="end"/>
            </w:r>
          </w:p>
        </w:tc>
      </w:tr>
      <w:tr w:rsidR="007237E2" w14:paraId="2FF69B07" w14:textId="77777777" w:rsidTr="00B475A7">
        <w:tc>
          <w:tcPr>
            <w:tcW w:w="3116" w:type="dxa"/>
            <w:tcBorders>
              <w:top w:val="nil"/>
              <w:left w:val="nil"/>
              <w:bottom w:val="nil"/>
              <w:right w:val="nil"/>
            </w:tcBorders>
          </w:tcPr>
          <w:p w14:paraId="76E1FB9F" w14:textId="77777777" w:rsidR="007237E2" w:rsidRDefault="007237E2" w:rsidP="00B475A7">
            <w:r>
              <w:t>Forest successional class</w:t>
            </w:r>
          </w:p>
        </w:tc>
        <w:tc>
          <w:tcPr>
            <w:tcW w:w="3116" w:type="dxa"/>
            <w:tcBorders>
              <w:top w:val="nil"/>
              <w:left w:val="nil"/>
              <w:bottom w:val="nil"/>
              <w:right w:val="nil"/>
            </w:tcBorders>
          </w:tcPr>
          <w:p w14:paraId="567EF181" w14:textId="77777777" w:rsidR="007237E2" w:rsidRDefault="007237E2" w:rsidP="00B475A7">
            <w:r>
              <w:t>Forest successional class</w:t>
            </w:r>
          </w:p>
        </w:tc>
        <w:tc>
          <w:tcPr>
            <w:tcW w:w="3117" w:type="dxa"/>
            <w:tcBorders>
              <w:top w:val="nil"/>
              <w:left w:val="nil"/>
              <w:bottom w:val="nil"/>
              <w:right w:val="nil"/>
            </w:tcBorders>
          </w:tcPr>
          <w:p w14:paraId="5F03CDAF" w14:textId="71A50600" w:rsidR="007237E2" w:rsidRDefault="007237E2" w:rsidP="00B475A7">
            <w:r>
              <w:rPr>
                <w:noProof/>
              </w:rPr>
              <w:t xml:space="preserve">LANDFIRE </w:t>
            </w:r>
            <w:r w:rsidR="00A77FF0">
              <w:rPr>
                <w:noProof/>
              </w:rPr>
              <w:fldChar w:fldCharType="begin"/>
            </w:r>
            <w:r w:rsidR="00A77FF0">
              <w:rPr>
                <w:noProof/>
              </w:rPr>
              <w:instrText xml:space="preserve"> ADDIN ZOTERO_ITEM CSL_CITATION {"citationID":"VVVVsocR","properties":{"formattedCitation":"(USGS and USDA, 2020)","plainCitation":"(USGS and USDA, 2020)","noteIndex":0},"citationItems":[{"id":212,"uris":["http://zotero.org/users/10854879/items/HGY6KUPI"],"itemData":{"id":212,"type":"dataset","event-place":"Reston, VA and Washington, DC","publisher":"U.S. Geological Survey and U.S. Department of Agriculture","publisher-place":"Reston, VA and Washington, DC","title":"LANDFIRE 2.0.0 Successional Class Layer","URL":"http://landfire.cr.usgs.gov/viewer/","author":[{"literal":"USGS"},{"literal":"USDA"}],"accessed":{"date-parts":[["2021",12,8]]},"issued":{"date-parts":[["2020"]]}}}],"schema":"https://github.com/citation-style-language/schema/raw/master/csl-citation.json"} </w:instrText>
            </w:r>
            <w:r w:rsidR="00A77FF0">
              <w:rPr>
                <w:noProof/>
              </w:rPr>
              <w:fldChar w:fldCharType="separate"/>
            </w:r>
            <w:r w:rsidR="00A77FF0" w:rsidRPr="00A77FF0">
              <w:rPr>
                <w:rFonts w:cs="Calibri"/>
              </w:rPr>
              <w:t>(USGS and USDA, 2020)</w:t>
            </w:r>
            <w:r w:rsidR="00A77FF0">
              <w:rPr>
                <w:noProof/>
              </w:rPr>
              <w:fldChar w:fldCharType="end"/>
            </w:r>
          </w:p>
        </w:tc>
      </w:tr>
      <w:tr w:rsidR="007237E2" w14:paraId="39DFA431" w14:textId="77777777" w:rsidTr="00B475A7">
        <w:tc>
          <w:tcPr>
            <w:tcW w:w="3116" w:type="dxa"/>
            <w:vMerge w:val="restart"/>
            <w:tcBorders>
              <w:top w:val="nil"/>
              <w:left w:val="nil"/>
              <w:right w:val="nil"/>
            </w:tcBorders>
          </w:tcPr>
          <w:p w14:paraId="22A616F7" w14:textId="77777777" w:rsidR="007237E2" w:rsidRDefault="007237E2" w:rsidP="00B475A7">
            <w:r>
              <w:t>Topography</w:t>
            </w:r>
          </w:p>
        </w:tc>
        <w:tc>
          <w:tcPr>
            <w:tcW w:w="3116" w:type="dxa"/>
            <w:tcBorders>
              <w:top w:val="nil"/>
              <w:left w:val="nil"/>
              <w:bottom w:val="nil"/>
              <w:right w:val="nil"/>
            </w:tcBorders>
          </w:tcPr>
          <w:p w14:paraId="58CBB6C7" w14:textId="77777777" w:rsidR="007237E2" w:rsidRDefault="007237E2" w:rsidP="00B475A7">
            <w:r>
              <w:t>Elevation</w:t>
            </w:r>
          </w:p>
        </w:tc>
        <w:tc>
          <w:tcPr>
            <w:tcW w:w="3117" w:type="dxa"/>
            <w:tcBorders>
              <w:top w:val="nil"/>
              <w:left w:val="nil"/>
              <w:bottom w:val="nil"/>
              <w:right w:val="nil"/>
            </w:tcBorders>
          </w:tcPr>
          <w:p w14:paraId="1A2FE136" w14:textId="5A1BB58C" w:rsidR="007237E2" w:rsidRDefault="0042341B" w:rsidP="00B475A7">
            <w:pPr>
              <w:rPr>
                <w:noProof/>
              </w:rPr>
            </w:pPr>
            <w:r>
              <w:rPr>
                <w:rFonts w:cs="Calibri"/>
              </w:rPr>
              <w:fldChar w:fldCharType="begin"/>
            </w:r>
            <w:r w:rsidR="00F71D5F">
              <w:rPr>
                <w:rFonts w:cs="Calibri"/>
              </w:rPr>
              <w:instrText xml:space="preserve"> ADDIN ZOTERO_ITEM CSL_CITATION {"citationID":"V09KxnlA","properties":{"formattedCitation":"(USGS, 2000)","plainCitation":"(USGS, 2000)","dontUpdate":true,"noteIndex":0},"citationItems":[{"id":213,"uris":["http://zotero.org/users/10854879/items/UGRS7UVS"],"itemData":{"id":213,"type":"dataset","event-place":"Reston, VA","publisher":"U.S. Geological Survey","publisher-place":"Reston, VA","title":"7.5 minute digital elevation models (DEM) for Pennsylvania (30 meter)","URL":"http://www.pasda.psu.edu/","author":[{"literal":"USGS"}],"issued":{"date-parts":[["2000"]]}}}],"schema":"https://github.com/citation-style-language/schema/raw/master/csl-citation.json"} </w:instrText>
            </w:r>
            <w:r>
              <w:rPr>
                <w:rFonts w:cs="Calibri"/>
              </w:rPr>
              <w:fldChar w:fldCharType="separate"/>
            </w:r>
            <w:r w:rsidRPr="0042341B">
              <w:rPr>
                <w:rFonts w:cs="Calibri"/>
              </w:rPr>
              <w:t xml:space="preserve">USGS </w:t>
            </w:r>
            <w:r>
              <w:rPr>
                <w:rFonts w:cs="Calibri"/>
              </w:rPr>
              <w:t>(</w:t>
            </w:r>
            <w:r w:rsidRPr="0042341B">
              <w:rPr>
                <w:rFonts w:cs="Calibri"/>
              </w:rPr>
              <w:t>2000)</w:t>
            </w:r>
            <w:r>
              <w:rPr>
                <w:rFonts w:cs="Calibri"/>
              </w:rPr>
              <w:fldChar w:fldCharType="end"/>
            </w:r>
          </w:p>
        </w:tc>
      </w:tr>
      <w:tr w:rsidR="007237E2" w14:paraId="542F8DAA" w14:textId="77777777" w:rsidTr="00B475A7">
        <w:tc>
          <w:tcPr>
            <w:tcW w:w="3116" w:type="dxa"/>
            <w:vMerge/>
            <w:tcBorders>
              <w:left w:val="nil"/>
              <w:bottom w:val="nil"/>
              <w:right w:val="nil"/>
            </w:tcBorders>
          </w:tcPr>
          <w:p w14:paraId="53AAC1E4" w14:textId="77777777" w:rsidR="007237E2" w:rsidRDefault="007237E2" w:rsidP="00B475A7"/>
        </w:tc>
        <w:tc>
          <w:tcPr>
            <w:tcW w:w="3116" w:type="dxa"/>
            <w:tcBorders>
              <w:top w:val="nil"/>
              <w:left w:val="nil"/>
              <w:bottom w:val="nil"/>
              <w:right w:val="nil"/>
            </w:tcBorders>
          </w:tcPr>
          <w:p w14:paraId="58DD3CB7" w14:textId="77777777" w:rsidR="007237E2" w:rsidRDefault="007237E2" w:rsidP="00B475A7">
            <w:r>
              <w:t>Slope</w:t>
            </w:r>
          </w:p>
        </w:tc>
        <w:tc>
          <w:tcPr>
            <w:tcW w:w="3117" w:type="dxa"/>
            <w:tcBorders>
              <w:top w:val="nil"/>
              <w:left w:val="nil"/>
              <w:bottom w:val="nil"/>
              <w:right w:val="nil"/>
            </w:tcBorders>
          </w:tcPr>
          <w:p w14:paraId="3A6F201B" w14:textId="77777777" w:rsidR="007237E2" w:rsidRPr="00CC7065" w:rsidRDefault="007237E2" w:rsidP="00B475A7">
            <w:pPr>
              <w:rPr>
                <w:noProof/>
              </w:rPr>
            </w:pPr>
            <w:r>
              <w:rPr>
                <w:noProof/>
              </w:rPr>
              <w:t>Derived from elevation</w:t>
            </w:r>
          </w:p>
        </w:tc>
      </w:tr>
      <w:tr w:rsidR="007237E2" w14:paraId="56E039B4" w14:textId="77777777" w:rsidTr="00B475A7">
        <w:tc>
          <w:tcPr>
            <w:tcW w:w="3116" w:type="dxa"/>
            <w:tcBorders>
              <w:top w:val="nil"/>
              <w:left w:val="nil"/>
              <w:bottom w:val="nil"/>
              <w:right w:val="nil"/>
            </w:tcBorders>
          </w:tcPr>
          <w:p w14:paraId="3F5A9524" w14:textId="77777777" w:rsidR="007237E2" w:rsidRDefault="007237E2" w:rsidP="00B475A7">
            <w:r>
              <w:t>Region</w:t>
            </w:r>
          </w:p>
        </w:tc>
        <w:tc>
          <w:tcPr>
            <w:tcW w:w="3116" w:type="dxa"/>
            <w:tcBorders>
              <w:top w:val="nil"/>
              <w:left w:val="nil"/>
              <w:bottom w:val="nil"/>
              <w:right w:val="nil"/>
            </w:tcBorders>
          </w:tcPr>
          <w:p w14:paraId="11184C84" w14:textId="77777777" w:rsidR="007237E2" w:rsidRDefault="007237E2" w:rsidP="00B475A7">
            <w:r>
              <w:t>EPA level 3 ecoregions</w:t>
            </w:r>
          </w:p>
        </w:tc>
        <w:tc>
          <w:tcPr>
            <w:tcW w:w="3117" w:type="dxa"/>
            <w:tcBorders>
              <w:top w:val="nil"/>
              <w:left w:val="nil"/>
              <w:bottom w:val="nil"/>
              <w:right w:val="nil"/>
            </w:tcBorders>
          </w:tcPr>
          <w:p w14:paraId="6C3C0D89" w14:textId="2A3DFF82" w:rsidR="007237E2" w:rsidRPr="00CC7065" w:rsidRDefault="0042341B" w:rsidP="00B475A7">
            <w:pPr>
              <w:rPr>
                <w:noProof/>
              </w:rPr>
            </w:pPr>
            <w:r>
              <w:rPr>
                <w:rFonts w:cs="Calibri"/>
              </w:rPr>
              <w:fldChar w:fldCharType="begin"/>
            </w:r>
            <w:r w:rsidR="00F71D5F">
              <w:rPr>
                <w:rFonts w:cs="Calibri"/>
              </w:rPr>
              <w:instrText xml:space="preserve"> ADDIN ZOTERO_ITEM CSL_CITATION {"citationID":"Ti4TjuXP","properties":{"formattedCitation":"(Omernik and Griffith, 2014)","plainCitation":"(Omernik and Griffith, 2014)","dontUpdate":true,"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Pr>
                <w:rFonts w:cs="Calibri"/>
              </w:rPr>
              <w:fldChar w:fldCharType="separate"/>
            </w:r>
            <w:r w:rsidRPr="0042341B">
              <w:rPr>
                <w:rFonts w:cs="Calibri"/>
              </w:rPr>
              <w:t xml:space="preserve">Omernik and Griffith </w:t>
            </w:r>
            <w:r w:rsidR="005811BD">
              <w:rPr>
                <w:rFonts w:cs="Calibri"/>
              </w:rPr>
              <w:t>(</w:t>
            </w:r>
            <w:r w:rsidRPr="0042341B">
              <w:rPr>
                <w:rFonts w:cs="Calibri"/>
              </w:rPr>
              <w:t>2014)</w:t>
            </w:r>
            <w:r>
              <w:rPr>
                <w:rFonts w:cs="Calibri"/>
              </w:rPr>
              <w:fldChar w:fldCharType="end"/>
            </w:r>
          </w:p>
        </w:tc>
      </w:tr>
      <w:tr w:rsidR="007237E2" w14:paraId="3EDA4E56" w14:textId="77777777" w:rsidTr="00B475A7">
        <w:tc>
          <w:tcPr>
            <w:tcW w:w="3116" w:type="dxa"/>
            <w:vMerge w:val="restart"/>
            <w:tcBorders>
              <w:top w:val="nil"/>
              <w:left w:val="nil"/>
              <w:right w:val="nil"/>
            </w:tcBorders>
          </w:tcPr>
          <w:p w14:paraId="73128ED2" w14:textId="77777777" w:rsidR="007237E2" w:rsidRDefault="007237E2" w:rsidP="00B475A7">
            <w:r>
              <w:t>Soil moisture</w:t>
            </w:r>
          </w:p>
        </w:tc>
        <w:tc>
          <w:tcPr>
            <w:tcW w:w="3116" w:type="dxa"/>
            <w:tcBorders>
              <w:top w:val="nil"/>
              <w:left w:val="nil"/>
              <w:bottom w:val="nil"/>
              <w:right w:val="nil"/>
            </w:tcBorders>
          </w:tcPr>
          <w:p w14:paraId="29FE05BA" w14:textId="77777777" w:rsidR="007237E2" w:rsidRDefault="007237E2" w:rsidP="00B475A7">
            <w:r>
              <w:t>Soil drainage</w:t>
            </w:r>
          </w:p>
        </w:tc>
        <w:tc>
          <w:tcPr>
            <w:tcW w:w="3117" w:type="dxa"/>
            <w:tcBorders>
              <w:top w:val="nil"/>
              <w:left w:val="nil"/>
              <w:bottom w:val="nil"/>
              <w:right w:val="nil"/>
            </w:tcBorders>
          </w:tcPr>
          <w:p w14:paraId="112E78BB" w14:textId="269A1C40" w:rsidR="007237E2" w:rsidRPr="00CC7065" w:rsidRDefault="007237E2" w:rsidP="00B475A7">
            <w:pPr>
              <w:rPr>
                <w:noProof/>
              </w:rPr>
            </w:pPr>
            <w:r>
              <w:rPr>
                <w:noProof/>
              </w:rPr>
              <w:t xml:space="preserve">Web soil survey </w:t>
            </w:r>
            <w:r w:rsidR="005811BD">
              <w:rPr>
                <w:noProof/>
              </w:rPr>
              <w:fldChar w:fldCharType="begin"/>
            </w:r>
            <w:r w:rsidR="005811BD">
              <w:rPr>
                <w:noProof/>
              </w:rPr>
              <w:instrText xml:space="preserve"> ADDIN ZOTERO_ITEM CSL_CITATION {"citationID":"xR3XOxEf","properties":{"formattedCitation":"(NRCS, 2021)","plainCitation":"(NRCS, 2021)","noteIndex":0},"citationItems":[{"id":215,"uris":["http://zotero.org/users/10854879/items/NGAH5BJL"],"itemData":{"id":215,"type":"dataset","event-place":"Washington, DC","publisher":"Natural Resources Conservation Service","publisher-place":"Washington, DC","title":"Web Soil Survey","URL":"https://websoilsurvey.nrcs.usda.gov/","author":[{"literal":"NRCS"}],"accessed":{"date-parts":[["2021",12,8]]},"issued":{"date-parts":[["2021"]]}}}],"schema":"https://github.com/citation-style-language/schema/raw/master/csl-citation.json"} </w:instrText>
            </w:r>
            <w:r w:rsidR="005811BD">
              <w:rPr>
                <w:noProof/>
              </w:rPr>
              <w:fldChar w:fldCharType="separate"/>
            </w:r>
            <w:r w:rsidR="005811BD" w:rsidRPr="005811BD">
              <w:rPr>
                <w:rFonts w:cs="Calibri"/>
              </w:rPr>
              <w:t>(NRCS, 2021)</w:t>
            </w:r>
            <w:r w:rsidR="005811BD">
              <w:rPr>
                <w:noProof/>
              </w:rPr>
              <w:fldChar w:fldCharType="end"/>
            </w:r>
          </w:p>
        </w:tc>
      </w:tr>
      <w:tr w:rsidR="007237E2" w14:paraId="712F865D" w14:textId="77777777" w:rsidTr="00B475A7">
        <w:tc>
          <w:tcPr>
            <w:tcW w:w="3116" w:type="dxa"/>
            <w:vMerge/>
            <w:tcBorders>
              <w:left w:val="nil"/>
              <w:bottom w:val="nil"/>
              <w:right w:val="nil"/>
            </w:tcBorders>
          </w:tcPr>
          <w:p w14:paraId="57FC201E" w14:textId="77777777" w:rsidR="007237E2" w:rsidRDefault="007237E2" w:rsidP="00B475A7"/>
        </w:tc>
        <w:tc>
          <w:tcPr>
            <w:tcW w:w="3116" w:type="dxa"/>
            <w:tcBorders>
              <w:top w:val="nil"/>
              <w:left w:val="nil"/>
              <w:bottom w:val="nil"/>
              <w:right w:val="nil"/>
            </w:tcBorders>
          </w:tcPr>
          <w:p w14:paraId="7E6907CB" w14:textId="77777777" w:rsidR="007237E2" w:rsidRDefault="007237E2" w:rsidP="00B475A7">
            <w:r>
              <w:t>To</w:t>
            </w:r>
            <w:r w:rsidRPr="00427616">
              <w:t>pographic wetness index</w:t>
            </w:r>
          </w:p>
        </w:tc>
        <w:tc>
          <w:tcPr>
            <w:tcW w:w="3117" w:type="dxa"/>
            <w:tcBorders>
              <w:top w:val="nil"/>
              <w:left w:val="nil"/>
              <w:bottom w:val="nil"/>
              <w:right w:val="nil"/>
            </w:tcBorders>
          </w:tcPr>
          <w:p w14:paraId="1E5D0257" w14:textId="1C33BF39" w:rsidR="007237E2" w:rsidRPr="00CC7065" w:rsidRDefault="007237E2" w:rsidP="00B475A7">
            <w:pPr>
              <w:rPr>
                <w:noProof/>
              </w:rPr>
            </w:pPr>
            <w:r>
              <w:rPr>
                <w:noProof/>
              </w:rPr>
              <w:t xml:space="preserve">Derived from elevation </w:t>
            </w:r>
            <w:r w:rsidR="005A1DFB">
              <w:rPr>
                <w:noProof/>
              </w:rPr>
              <w:fldChar w:fldCharType="begin"/>
            </w:r>
            <w:r w:rsidR="005A1DFB">
              <w:rPr>
                <w:noProof/>
              </w:rPr>
              <w:instrText xml:space="preserve"> ADDIN ZOTERO_ITEM CSL_CITATION {"citationID":"HTuvFwEL","properties":{"formattedCitation":"(Fink, 2013)","plainCitation":"(Fink, 2013)","noteIndex":0},"citationItems":[{"id":216,"uris":["http://zotero.org/users/10854879/items/WMKS7PYX"],"itemData":{"id":216,"type":"thesis","genre":"Thesis","publisher":"Pennsylvania State University","title":"Dynamic Soil Property Change in Response to Natural Gas Development in Pennsylvania.","author":[{"family":"Fink","given":"Cody M"}],"issued":{"date-parts":[["2013"]]}}}],"schema":"https://github.com/citation-style-language/schema/raw/master/csl-citation.json"} </w:instrText>
            </w:r>
            <w:r w:rsidR="005A1DFB">
              <w:rPr>
                <w:noProof/>
              </w:rPr>
              <w:fldChar w:fldCharType="separate"/>
            </w:r>
            <w:r w:rsidR="005A1DFB" w:rsidRPr="005A1DFB">
              <w:rPr>
                <w:rFonts w:cs="Calibri"/>
              </w:rPr>
              <w:t>(Fink, 2013)</w:t>
            </w:r>
            <w:r w:rsidR="005A1DFB">
              <w:rPr>
                <w:noProof/>
              </w:rPr>
              <w:fldChar w:fldCharType="end"/>
            </w:r>
          </w:p>
        </w:tc>
      </w:tr>
      <w:tr w:rsidR="007237E2" w14:paraId="7F1C90C3" w14:textId="77777777" w:rsidTr="00B475A7">
        <w:tc>
          <w:tcPr>
            <w:tcW w:w="3116" w:type="dxa"/>
            <w:vMerge w:val="restart"/>
            <w:tcBorders>
              <w:top w:val="nil"/>
              <w:left w:val="nil"/>
              <w:bottom w:val="nil"/>
              <w:right w:val="nil"/>
            </w:tcBorders>
          </w:tcPr>
          <w:p w14:paraId="474297EB" w14:textId="77777777" w:rsidR="007237E2" w:rsidRDefault="007237E2" w:rsidP="00B475A7">
            <w:r>
              <w:t>Landscape composition</w:t>
            </w:r>
          </w:p>
          <w:p w14:paraId="60CAEF35" w14:textId="77777777" w:rsidR="007237E2" w:rsidRDefault="007237E2" w:rsidP="00B475A7">
            <w:pPr>
              <w:spacing w:after="0" w:line="240" w:lineRule="auto"/>
            </w:pPr>
            <w:r>
              <w:t>(0.5, 1, 5, and 10km scales)</w:t>
            </w:r>
          </w:p>
        </w:tc>
        <w:tc>
          <w:tcPr>
            <w:tcW w:w="3116" w:type="dxa"/>
            <w:tcBorders>
              <w:top w:val="nil"/>
              <w:left w:val="nil"/>
              <w:bottom w:val="nil"/>
              <w:right w:val="nil"/>
            </w:tcBorders>
          </w:tcPr>
          <w:p w14:paraId="6447A01D" w14:textId="77777777" w:rsidR="007237E2" w:rsidRDefault="007237E2" w:rsidP="00B475A7">
            <w:r>
              <w:t>% Forest</w:t>
            </w:r>
          </w:p>
        </w:tc>
        <w:tc>
          <w:tcPr>
            <w:tcW w:w="3117" w:type="dxa"/>
            <w:vMerge w:val="restart"/>
            <w:tcBorders>
              <w:top w:val="nil"/>
              <w:left w:val="nil"/>
              <w:bottom w:val="nil"/>
              <w:right w:val="nil"/>
            </w:tcBorders>
          </w:tcPr>
          <w:p w14:paraId="2AD66CE7" w14:textId="6C82D9F0" w:rsidR="007237E2" w:rsidRDefault="007237E2" w:rsidP="00B475A7">
            <w:pPr>
              <w:rPr>
                <w:noProof/>
              </w:rPr>
            </w:pPr>
            <w:r>
              <w:rPr>
                <w:noProof/>
              </w:rPr>
              <w:t xml:space="preserve">Derived from National Land </w:t>
            </w:r>
            <w:r w:rsidRPr="001B2C13">
              <w:rPr>
                <w:noProof/>
              </w:rPr>
              <w:t>Cover Dataset using landscapemetrics</w:t>
            </w:r>
            <w:r w:rsidR="003B7FBD">
              <w:rPr>
                <w:noProof/>
              </w:rPr>
              <w:t xml:space="preserve"> </w:t>
            </w:r>
            <w:r w:rsidR="003B7FBD">
              <w:rPr>
                <w:noProof/>
              </w:rPr>
              <w:fldChar w:fldCharType="begin"/>
            </w:r>
            <w:r w:rsidR="003B7FBD">
              <w:rPr>
                <w:noProof/>
              </w:rPr>
              <w:instrText xml:space="preserve"> ADDIN ZOTERO_ITEM CSL_CITATION {"citationID":"3TwYwz1Z","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3B7FBD">
              <w:rPr>
                <w:noProof/>
              </w:rPr>
              <w:fldChar w:fldCharType="separate"/>
            </w:r>
            <w:r w:rsidR="003B7FBD" w:rsidRPr="003B7FBD">
              <w:rPr>
                <w:rFonts w:cs="Calibri"/>
              </w:rPr>
              <w:t>(Hesselbarth et al., 2019)</w:t>
            </w:r>
            <w:r w:rsidR="003B7FBD">
              <w:rPr>
                <w:noProof/>
              </w:rPr>
              <w:fldChar w:fldCharType="end"/>
            </w:r>
          </w:p>
        </w:tc>
      </w:tr>
      <w:tr w:rsidR="007237E2" w14:paraId="5333A6A6" w14:textId="77777777" w:rsidTr="00B475A7">
        <w:tc>
          <w:tcPr>
            <w:tcW w:w="3116" w:type="dxa"/>
            <w:vMerge/>
            <w:tcBorders>
              <w:left w:val="nil"/>
              <w:bottom w:val="nil"/>
              <w:right w:val="nil"/>
            </w:tcBorders>
          </w:tcPr>
          <w:p w14:paraId="05EA878C" w14:textId="77777777" w:rsidR="007237E2" w:rsidRDefault="007237E2" w:rsidP="00B475A7"/>
        </w:tc>
        <w:tc>
          <w:tcPr>
            <w:tcW w:w="3116" w:type="dxa"/>
            <w:tcBorders>
              <w:top w:val="nil"/>
              <w:left w:val="nil"/>
              <w:bottom w:val="nil"/>
              <w:right w:val="nil"/>
            </w:tcBorders>
          </w:tcPr>
          <w:p w14:paraId="115EBF55" w14:textId="77777777" w:rsidR="007237E2" w:rsidRDefault="007237E2" w:rsidP="00B475A7">
            <w:r>
              <w:t>% Agricultural</w:t>
            </w:r>
          </w:p>
        </w:tc>
        <w:tc>
          <w:tcPr>
            <w:tcW w:w="3117" w:type="dxa"/>
            <w:vMerge/>
            <w:tcBorders>
              <w:left w:val="nil"/>
              <w:bottom w:val="nil"/>
              <w:right w:val="nil"/>
            </w:tcBorders>
          </w:tcPr>
          <w:p w14:paraId="7ADEDF91" w14:textId="77777777" w:rsidR="007237E2" w:rsidRDefault="007237E2" w:rsidP="00B475A7">
            <w:pPr>
              <w:rPr>
                <w:noProof/>
              </w:rPr>
            </w:pPr>
          </w:p>
        </w:tc>
      </w:tr>
      <w:tr w:rsidR="007237E2" w14:paraId="201F5E35" w14:textId="77777777" w:rsidTr="00B475A7">
        <w:tc>
          <w:tcPr>
            <w:tcW w:w="3116" w:type="dxa"/>
            <w:vMerge/>
            <w:tcBorders>
              <w:left w:val="nil"/>
              <w:bottom w:val="nil"/>
              <w:right w:val="nil"/>
            </w:tcBorders>
          </w:tcPr>
          <w:p w14:paraId="7F8D1A93" w14:textId="77777777" w:rsidR="007237E2" w:rsidRDefault="007237E2" w:rsidP="00B475A7"/>
        </w:tc>
        <w:tc>
          <w:tcPr>
            <w:tcW w:w="3116" w:type="dxa"/>
            <w:tcBorders>
              <w:top w:val="nil"/>
              <w:left w:val="nil"/>
              <w:bottom w:val="nil"/>
              <w:right w:val="nil"/>
            </w:tcBorders>
          </w:tcPr>
          <w:p w14:paraId="6341654C" w14:textId="77777777" w:rsidR="007237E2" w:rsidRDefault="007237E2" w:rsidP="00B475A7">
            <w:r>
              <w:t>% Developed</w:t>
            </w:r>
          </w:p>
        </w:tc>
        <w:tc>
          <w:tcPr>
            <w:tcW w:w="3117" w:type="dxa"/>
            <w:vMerge/>
            <w:tcBorders>
              <w:left w:val="nil"/>
              <w:bottom w:val="nil"/>
              <w:right w:val="nil"/>
            </w:tcBorders>
          </w:tcPr>
          <w:p w14:paraId="5ED80407" w14:textId="77777777" w:rsidR="007237E2" w:rsidRDefault="007237E2" w:rsidP="00B475A7">
            <w:pPr>
              <w:rPr>
                <w:noProof/>
              </w:rPr>
            </w:pPr>
          </w:p>
        </w:tc>
      </w:tr>
      <w:tr w:rsidR="007237E2" w14:paraId="5DBDEDF5" w14:textId="77777777" w:rsidTr="00B475A7">
        <w:tc>
          <w:tcPr>
            <w:tcW w:w="3116" w:type="dxa"/>
            <w:vMerge w:val="restart"/>
            <w:tcBorders>
              <w:top w:val="nil"/>
              <w:left w:val="nil"/>
              <w:right w:val="nil"/>
            </w:tcBorders>
          </w:tcPr>
          <w:p w14:paraId="6E6DCCAD" w14:textId="77777777" w:rsidR="007237E2" w:rsidRDefault="007237E2" w:rsidP="00B475A7">
            <w:r>
              <w:t>Landscape configuration</w:t>
            </w:r>
          </w:p>
          <w:p w14:paraId="0551F63F" w14:textId="77777777" w:rsidR="007237E2" w:rsidRDefault="007237E2" w:rsidP="00B475A7">
            <w:pPr>
              <w:spacing w:after="0" w:line="240" w:lineRule="auto"/>
            </w:pPr>
            <w:r>
              <w:t>(0.5, 1, 5, and 10km scales)</w:t>
            </w:r>
          </w:p>
        </w:tc>
        <w:tc>
          <w:tcPr>
            <w:tcW w:w="3116" w:type="dxa"/>
            <w:tcBorders>
              <w:top w:val="nil"/>
              <w:left w:val="nil"/>
              <w:bottom w:val="nil"/>
              <w:right w:val="nil"/>
            </w:tcBorders>
          </w:tcPr>
          <w:p w14:paraId="346089DB" w14:textId="77777777" w:rsidR="007237E2" w:rsidRDefault="007237E2" w:rsidP="00B475A7">
            <w:r>
              <w:t>Aggregation index</w:t>
            </w:r>
          </w:p>
        </w:tc>
        <w:tc>
          <w:tcPr>
            <w:tcW w:w="3117" w:type="dxa"/>
            <w:vMerge w:val="restart"/>
            <w:tcBorders>
              <w:top w:val="nil"/>
              <w:left w:val="nil"/>
              <w:right w:val="nil"/>
            </w:tcBorders>
          </w:tcPr>
          <w:p w14:paraId="76956E85" w14:textId="3B09E229" w:rsidR="007237E2" w:rsidRDefault="007237E2" w:rsidP="00B475A7">
            <w:pPr>
              <w:rPr>
                <w:noProof/>
              </w:rPr>
            </w:pPr>
            <w:r>
              <w:rPr>
                <w:noProof/>
              </w:rPr>
              <w:t>Derived from National Land Cover Dataset using landscapemetrics</w:t>
            </w:r>
            <w:r w:rsidR="003B7FBD">
              <w:rPr>
                <w:noProof/>
              </w:rPr>
              <w:t xml:space="preserve"> </w:t>
            </w:r>
            <w:r w:rsidR="003B7FBD">
              <w:rPr>
                <w:noProof/>
              </w:rPr>
              <w:fldChar w:fldCharType="begin"/>
            </w:r>
            <w:r w:rsidR="003B7FBD">
              <w:rPr>
                <w:noProof/>
              </w:rPr>
              <w:instrText xml:space="preserve"> ADDIN ZOTERO_ITEM CSL_CITATION {"citationID":"onZoT3gH","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3B7FBD">
              <w:rPr>
                <w:noProof/>
              </w:rPr>
              <w:fldChar w:fldCharType="separate"/>
            </w:r>
            <w:r w:rsidR="003B7FBD" w:rsidRPr="003B7FBD">
              <w:rPr>
                <w:rFonts w:cs="Calibri"/>
              </w:rPr>
              <w:t>(Hesselbarth et al., 2019)</w:t>
            </w:r>
            <w:r w:rsidR="003B7FBD">
              <w:rPr>
                <w:noProof/>
              </w:rPr>
              <w:fldChar w:fldCharType="end"/>
            </w:r>
          </w:p>
        </w:tc>
      </w:tr>
      <w:tr w:rsidR="007237E2" w14:paraId="20E3B2FB" w14:textId="77777777" w:rsidTr="00B475A7">
        <w:tc>
          <w:tcPr>
            <w:tcW w:w="3116" w:type="dxa"/>
            <w:vMerge/>
            <w:tcBorders>
              <w:left w:val="nil"/>
              <w:right w:val="nil"/>
            </w:tcBorders>
          </w:tcPr>
          <w:p w14:paraId="5A5EC3C4" w14:textId="77777777" w:rsidR="007237E2" w:rsidRDefault="007237E2" w:rsidP="00B475A7"/>
        </w:tc>
        <w:tc>
          <w:tcPr>
            <w:tcW w:w="3116" w:type="dxa"/>
            <w:tcBorders>
              <w:top w:val="nil"/>
              <w:left w:val="nil"/>
              <w:bottom w:val="nil"/>
              <w:right w:val="nil"/>
            </w:tcBorders>
          </w:tcPr>
          <w:p w14:paraId="00892866" w14:textId="77777777" w:rsidR="007237E2" w:rsidRDefault="007237E2" w:rsidP="00B475A7">
            <w:r>
              <w:t>Cohesion</w:t>
            </w:r>
          </w:p>
        </w:tc>
        <w:tc>
          <w:tcPr>
            <w:tcW w:w="3117" w:type="dxa"/>
            <w:vMerge/>
            <w:tcBorders>
              <w:left w:val="nil"/>
              <w:right w:val="nil"/>
            </w:tcBorders>
          </w:tcPr>
          <w:p w14:paraId="28DF7DA4" w14:textId="77777777" w:rsidR="007237E2" w:rsidRDefault="007237E2" w:rsidP="00B475A7">
            <w:pPr>
              <w:rPr>
                <w:noProof/>
              </w:rPr>
            </w:pPr>
          </w:p>
        </w:tc>
      </w:tr>
      <w:tr w:rsidR="007237E2" w14:paraId="2B8E22B6" w14:textId="77777777" w:rsidTr="00B475A7">
        <w:tc>
          <w:tcPr>
            <w:tcW w:w="3116" w:type="dxa"/>
            <w:vMerge/>
            <w:tcBorders>
              <w:left w:val="nil"/>
              <w:right w:val="nil"/>
            </w:tcBorders>
          </w:tcPr>
          <w:p w14:paraId="5A560137" w14:textId="77777777" w:rsidR="007237E2" w:rsidRDefault="007237E2" w:rsidP="00B475A7"/>
        </w:tc>
        <w:tc>
          <w:tcPr>
            <w:tcW w:w="3116" w:type="dxa"/>
            <w:tcBorders>
              <w:top w:val="nil"/>
              <w:left w:val="nil"/>
              <w:right w:val="nil"/>
            </w:tcBorders>
          </w:tcPr>
          <w:p w14:paraId="30797BC0" w14:textId="77777777" w:rsidR="007237E2" w:rsidRDefault="007237E2" w:rsidP="00B475A7">
            <w:r>
              <w:t>Edge density</w:t>
            </w:r>
          </w:p>
        </w:tc>
        <w:tc>
          <w:tcPr>
            <w:tcW w:w="3117" w:type="dxa"/>
            <w:vMerge/>
            <w:tcBorders>
              <w:left w:val="nil"/>
              <w:right w:val="nil"/>
            </w:tcBorders>
          </w:tcPr>
          <w:p w14:paraId="3F8D51F6" w14:textId="77777777" w:rsidR="007237E2" w:rsidRDefault="007237E2" w:rsidP="00B475A7">
            <w:pPr>
              <w:rPr>
                <w:noProof/>
              </w:rPr>
            </w:pPr>
          </w:p>
        </w:tc>
      </w:tr>
    </w:tbl>
    <w:p w14:paraId="0FE1E166" w14:textId="3860A38F" w:rsidR="005318C0" w:rsidRPr="00B4633E" w:rsidRDefault="00571558" w:rsidP="00B4633E">
      <w:pPr>
        <w:spacing w:after="0" w:line="240" w:lineRule="auto"/>
      </w:pPr>
      <w:r>
        <w:br w:type="page"/>
      </w:r>
    </w:p>
    <w:p w14:paraId="2B462080" w14:textId="790FE08F" w:rsidR="001D5C4C" w:rsidRDefault="003711F9" w:rsidP="008A2B47">
      <w:pPr>
        <w:spacing w:line="480" w:lineRule="auto"/>
      </w:pPr>
      <w:r>
        <w:rPr>
          <w:i/>
          <w:iCs/>
        </w:rPr>
        <w:lastRenderedPageBreak/>
        <w:t xml:space="preserve">2.4 </w:t>
      </w:r>
      <w:r w:rsidR="001D5C4C">
        <w:rPr>
          <w:i/>
          <w:iCs/>
        </w:rPr>
        <w:t>Analysis of covariate relationships</w:t>
      </w:r>
      <w:r w:rsidR="001C66B4">
        <w:rPr>
          <w:i/>
          <w:iCs/>
        </w:rPr>
        <w:t xml:space="preserve"> and </w:t>
      </w:r>
      <w:r w:rsidR="004070C4">
        <w:rPr>
          <w:i/>
          <w:iCs/>
        </w:rPr>
        <w:t>comparative</w:t>
      </w:r>
      <w:r w:rsidR="001C66B4">
        <w:rPr>
          <w:i/>
          <w:iCs/>
        </w:rPr>
        <w:t xml:space="preserve"> distribution of seasonal habitat</w:t>
      </w:r>
    </w:p>
    <w:p w14:paraId="38B5745A" w14:textId="43EE4702" w:rsidR="00E9482A" w:rsidRDefault="00DE77FC" w:rsidP="002826D5">
      <w:pPr>
        <w:spacing w:line="480" w:lineRule="auto"/>
      </w:pPr>
      <w:r>
        <w:t xml:space="preserve">Random forest techniques do not </w:t>
      </w:r>
      <w:r w:rsidR="002917F5">
        <w:t>provide easily interpretable covariate relationships</w:t>
      </w:r>
      <w:r w:rsidR="00E7758F">
        <w:t xml:space="preserve">, </w:t>
      </w:r>
      <w:r w:rsidR="00002A1E">
        <w:t xml:space="preserve">leaving the user to </w:t>
      </w:r>
      <w:r w:rsidR="000C44AF">
        <w:t>determine</w:t>
      </w:r>
      <w:r w:rsidR="00FC5530">
        <w:t xml:space="preserve"> how</w:t>
      </w:r>
      <w:r w:rsidR="000759AB">
        <w:t xml:space="preserve"> covariates</w:t>
      </w:r>
      <w:r w:rsidR="00E7758F">
        <w:t xml:space="preserve"> </w:t>
      </w:r>
      <w:r w:rsidR="00750A4E">
        <w:t xml:space="preserve">might </w:t>
      </w:r>
      <w:r w:rsidR="00033C31">
        <w:t>influ</w:t>
      </w:r>
      <w:r w:rsidR="002610F7">
        <w:t>ence the outcomes of the model</w:t>
      </w:r>
      <w:r w:rsidR="00F341EE">
        <w:t xml:space="preserve"> </w:t>
      </w:r>
      <w:r w:rsidR="00BA2301">
        <w:fldChar w:fldCharType="begin"/>
      </w:r>
      <w:r w:rsidR="00BA2301">
        <w:instrText xml:space="preserve"> ADDIN ZOTERO_ITEM CSL_CITATION {"citationID":"aJaEPzlB","properties":{"formattedCitation":"(Breiman, 2001)","plainCitation":"(Breiman, 2001)","noteIndex":0},"citationItems":[{"id":144,"uris":["http://zotero.org/users/10854879/items/KA86NNPS"],"itemData":{"id":144,"type":"article-journal","container-title":"Machine learning","note":"publisher: Springer","page":"5–32","source":"Google Scholar","title":"Random forests","volume":"45","author":[{"family":"Breiman","given":"Leo"}],"issued":{"date-parts":[["2001"]]}}}],"schema":"https://github.com/citation-style-language/schema/raw/master/csl-citation.json"} </w:instrText>
      </w:r>
      <w:r w:rsidR="00BA2301">
        <w:fldChar w:fldCharType="separate"/>
      </w:r>
      <w:r w:rsidR="00BA2301" w:rsidRPr="00BA2301">
        <w:rPr>
          <w:rFonts w:cs="Calibri"/>
        </w:rPr>
        <w:t>(Breiman, 2001)</w:t>
      </w:r>
      <w:r w:rsidR="00BA2301">
        <w:fldChar w:fldCharType="end"/>
      </w:r>
      <w:r w:rsidR="002610F7">
        <w:t>.</w:t>
      </w:r>
      <w:r w:rsidR="001631BF">
        <w:t xml:space="preserve"> While we were not interested in exploring woodcock-habitat relationships per se</w:t>
      </w:r>
      <w:r w:rsidR="002C1330">
        <w:t>, we sought to understand how environmental variables contributed to model predictions.</w:t>
      </w:r>
      <w:r w:rsidR="002610F7">
        <w:t xml:space="preserve"> </w:t>
      </w:r>
      <w:r w:rsidR="00F77EFE">
        <w:t>We also sought to highlight regional differences in the distribution of breeding and migratory habitat</w:t>
      </w:r>
      <w:r w:rsidR="00DD0BE9">
        <w:t xml:space="preserve"> </w:t>
      </w:r>
      <w:r w:rsidR="00DC3892">
        <w:t>among ecoregions.</w:t>
      </w:r>
      <w:r w:rsidR="00926DBE">
        <w:t xml:space="preserve"> </w:t>
      </w:r>
      <w:r w:rsidR="002B1A1A">
        <w:t xml:space="preserve">To </w:t>
      </w:r>
      <w:r w:rsidR="00CA1E73">
        <w:t>depict</w:t>
      </w:r>
      <w:r w:rsidR="002B1A1A">
        <w:t xml:space="preserve"> these </w:t>
      </w:r>
      <w:r w:rsidR="00E703F4">
        <w:t>differences, w</w:t>
      </w:r>
      <w:r w:rsidR="008A08B2">
        <w:t>e sampled covariate values</w:t>
      </w:r>
      <w:r w:rsidR="00E703F4">
        <w:t>, ecoregion type,</w:t>
      </w:r>
      <w:r w:rsidR="008A08B2">
        <w:t xml:space="preserve"> and </w:t>
      </w:r>
      <w:r w:rsidR="002C1330">
        <w:t>model-</w:t>
      </w:r>
      <w:r w:rsidR="008A08B2">
        <w:t>predicted suitability at 10,000 randomly distributed points throughout Pennsylvania</w:t>
      </w:r>
      <w:r w:rsidR="00E703F4">
        <w:t>.</w:t>
      </w:r>
      <w:r w:rsidR="00CA0CA7">
        <w:t xml:space="preserve"> </w:t>
      </w:r>
      <w:r w:rsidR="00A11873">
        <w:t>We</w:t>
      </w:r>
      <w:r w:rsidR="002C1330">
        <w:t xml:space="preserve"> used hex plots to visualize trends between covariates and predictions for each season</w:t>
      </w:r>
      <w:r w:rsidR="00423094">
        <w:t>, and visualized variation among each EPA level 3 ecoregion in Pennsylvania using box-and-whisker plots</w:t>
      </w:r>
      <w:r w:rsidR="00CA0CA7">
        <w:t>.</w:t>
      </w:r>
      <w:r w:rsidR="002826D5">
        <w:t xml:space="preserve"> </w:t>
      </w:r>
    </w:p>
    <w:p w14:paraId="6C7236B7" w14:textId="14BCD555" w:rsidR="00E20407" w:rsidRDefault="00BD7006" w:rsidP="00147745">
      <w:pPr>
        <w:spacing w:line="480" w:lineRule="auto"/>
        <w:ind w:firstLine="720"/>
      </w:pPr>
      <w:r>
        <w:t>We also sought to determine</w:t>
      </w:r>
      <w:r w:rsidR="000561B3">
        <w:t xml:space="preserve"> whether</w:t>
      </w:r>
      <w:r w:rsidR="00F67B5A">
        <w:t xml:space="preserve"> woodcock experienced</w:t>
      </w:r>
      <w:r w:rsidR="000561B3">
        <w:t xml:space="preserve"> issues with low cross-seasonal transferability </w:t>
      </w:r>
      <w:r w:rsidR="00F67B5A">
        <w:t xml:space="preserve">between breeding and migratory season </w:t>
      </w:r>
      <w:r w:rsidR="00147745">
        <w:t>species distribution models, which we quantified using two metrics.</w:t>
      </w:r>
      <w:r w:rsidR="00EE2322">
        <w:t xml:space="preserve"> The </w:t>
      </w:r>
      <w:r w:rsidR="00035FDA">
        <w:t xml:space="preserve">first was a Pearson correlation coefficient between the </w:t>
      </w:r>
      <w:r w:rsidR="00147745">
        <w:t>breeding and migratory season layers</w:t>
      </w:r>
      <w:r w:rsidR="00D97A0A">
        <w:t xml:space="preserve">, calculated using the R package terra </w:t>
      </w:r>
      <w:r w:rsidR="00DA2EFD">
        <w:fldChar w:fldCharType="begin"/>
      </w:r>
      <w:r w:rsidR="00DA2EFD">
        <w:instrText xml:space="preserve"> ADDIN ZOTERO_ITEM CSL_CITATION {"citationID":"xkxuzKoT","properties":{"formattedCitation":"(Cohen et al., 2009; Hijmans, 2022)","plainCitation":"(Cohen et al., 2009; Hijmans, 2022)","noteIndex":0},"citationItems":[{"id":306,"uris":["http://zotero.org/users/10854879/items/MFD2EMZU"],"itemData":{"id":306,"type":"article-journal","container-title":"Noise reduction in speech processing","note":"publisher: Springer","page":"1–4","source":"Google Scholar","title":"Pearson correlation coefficient","author":[{"family":"Cohen","given":"Israel"},{"family":"Huang","given":"Yiteng"},{"family":"Chen","given":"Jingdong"},{"family":"Benesty","given":"Jacob"},{"family":"Benesty","given":"Jacob"},{"family":"Chen","given":"Jingdong"},{"family":"Huang","given":"Yiteng"},{"family":"Cohen","given":"Israel"}],"issued":{"date-parts":[["2009"]]}}},{"id":308,"uris":["http://zotero.org/users/10854879/items/A3TEQVBH"],"itemData":{"id":308,"type":"book","title":"terra: Spatial Data Analysis","URL":"https://CRAN.R-project.org/package=terra","author":[{"family":"Hijmans","given":"Robert J."}],"issued":{"date-parts":[["2022"]]}}}],"schema":"https://github.com/citation-style-language/schema/raw/master/csl-citation.json"} </w:instrText>
      </w:r>
      <w:r w:rsidR="00DA2EFD">
        <w:fldChar w:fldCharType="separate"/>
      </w:r>
      <w:r w:rsidR="00DA2EFD" w:rsidRPr="00DA2EFD">
        <w:rPr>
          <w:rFonts w:cs="Calibri"/>
        </w:rPr>
        <w:t>(Cohen et al., 2009; Hijmans, 2022)</w:t>
      </w:r>
      <w:r w:rsidR="00DA2EFD">
        <w:fldChar w:fldCharType="end"/>
      </w:r>
      <w:r w:rsidR="000E06A3">
        <w:t xml:space="preserve">, which measured </w:t>
      </w:r>
      <w:r w:rsidR="008C6606">
        <w:t>the correlation between breeding and migra</w:t>
      </w:r>
      <w:r w:rsidR="00B27FAC">
        <w:t xml:space="preserve">tory suitability </w:t>
      </w:r>
      <w:r w:rsidR="000E06A3">
        <w:t xml:space="preserve">on </w:t>
      </w:r>
      <w:r w:rsidR="008C6606">
        <w:t>the scale of individual pixels</w:t>
      </w:r>
      <w:r w:rsidR="00B27FAC">
        <w:t>. The second</w:t>
      </w:r>
      <w:r w:rsidR="000D4B00">
        <w:t xml:space="preserve"> </w:t>
      </w:r>
      <w:r w:rsidR="00795731">
        <w:t xml:space="preserve">metric measured the </w:t>
      </w:r>
      <w:r w:rsidR="00F25920">
        <w:t xml:space="preserve">Pearson </w:t>
      </w:r>
      <w:r w:rsidR="00795731">
        <w:t xml:space="preserve">correlation between </w:t>
      </w:r>
      <w:r w:rsidR="00346696">
        <w:t xml:space="preserve">the total </w:t>
      </w:r>
      <w:r w:rsidR="00382ADE">
        <w:t xml:space="preserve">breeding </w:t>
      </w:r>
      <w:r w:rsidR="00346696">
        <w:t xml:space="preserve">habitat </w:t>
      </w:r>
      <w:r w:rsidR="00382ADE">
        <w:t xml:space="preserve">and the total migratory habitat </w:t>
      </w:r>
      <w:r w:rsidR="006C0B90">
        <w:t xml:space="preserve">provided by </w:t>
      </w:r>
      <w:r w:rsidR="00DA5977">
        <w:t xml:space="preserve">each gameland, with total habitat </w:t>
      </w:r>
      <w:r w:rsidR="001274D7">
        <w:t>calculated as shown in section 2.5.</w:t>
      </w:r>
      <w:r w:rsidR="00F25920">
        <w:t xml:space="preserve"> </w:t>
      </w:r>
      <w:r w:rsidR="00326FF8">
        <w:t>The second metri</w:t>
      </w:r>
      <w:r w:rsidR="00506F33">
        <w:t>c illustrated the cooccurrence of breeding and migratory habitat at a gameland scale.</w:t>
      </w:r>
    </w:p>
    <w:p w14:paraId="5C95C00C" w14:textId="756904ED" w:rsidR="005318C0" w:rsidRPr="00427616" w:rsidRDefault="003711F9" w:rsidP="00427616">
      <w:pPr>
        <w:spacing w:line="480" w:lineRule="auto"/>
        <w:rPr>
          <w:i/>
          <w:iCs/>
        </w:rPr>
      </w:pPr>
      <w:r>
        <w:rPr>
          <w:i/>
          <w:iCs/>
        </w:rPr>
        <w:t xml:space="preserve">2.5 </w:t>
      </w:r>
      <w:r w:rsidR="009F5F81">
        <w:rPr>
          <w:i/>
          <w:iCs/>
        </w:rPr>
        <w:t xml:space="preserve">Spatial </w:t>
      </w:r>
      <w:r w:rsidR="00944B51">
        <w:rPr>
          <w:i/>
          <w:iCs/>
        </w:rPr>
        <w:t xml:space="preserve">Decision </w:t>
      </w:r>
      <w:r w:rsidR="009F5F81">
        <w:rPr>
          <w:i/>
          <w:iCs/>
        </w:rPr>
        <w:t>S</w:t>
      </w:r>
      <w:r w:rsidR="00944B51">
        <w:rPr>
          <w:i/>
          <w:iCs/>
        </w:rPr>
        <w:t xml:space="preserve">upport </w:t>
      </w:r>
      <w:r w:rsidR="009F5F81">
        <w:rPr>
          <w:i/>
          <w:iCs/>
        </w:rPr>
        <w:t>System</w:t>
      </w:r>
    </w:p>
    <w:p w14:paraId="4AB918AC" w14:textId="3F68CFF9" w:rsidR="00A6718F" w:rsidRDefault="000F1AA2" w:rsidP="00F1251E">
      <w:pPr>
        <w:spacing w:line="480" w:lineRule="auto"/>
      </w:pPr>
      <w:r>
        <w:t>W</w:t>
      </w:r>
      <w:r w:rsidR="00B464E3">
        <w:t>e created</w:t>
      </w:r>
      <w:r w:rsidR="00EC71C4">
        <w:t xml:space="preserve"> a</w:t>
      </w:r>
      <w:r w:rsidR="002E4872">
        <w:t xml:space="preserve"> </w:t>
      </w:r>
      <w:r w:rsidR="009F5F81">
        <w:t>SDSS</w:t>
      </w:r>
      <w:r w:rsidR="002B2456">
        <w:t xml:space="preserve"> in the </w:t>
      </w:r>
      <w:r w:rsidR="002E4872">
        <w:t xml:space="preserve">Shiny </w:t>
      </w:r>
      <w:r w:rsidR="002B2456">
        <w:t>ecosystem</w:t>
      </w:r>
      <w:r w:rsidR="00162D5E">
        <w:t xml:space="preserve"> </w:t>
      </w:r>
      <w:r w:rsidR="00A708BD">
        <w:fldChar w:fldCharType="begin"/>
      </w:r>
      <w:r w:rsidR="00A708BD">
        <w:instrText xml:space="preserve"> ADDIN ZOTERO_ITEM CSL_CITATION {"citationID":"h6OW2IxY","properties":{"formattedCitation":"(Chang et al., 2022)","plainCitation":"(Chang et al., 2022)","noteIndex":0},"citationItems":[{"id":217,"uris":["http://zotero.org/users/10854879/items/B5RW4P96"],"itemData":{"id":217,"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2"]]}}}],"schema":"https://github.com/citation-style-language/schema/raw/master/csl-citation.json"} </w:instrText>
      </w:r>
      <w:r w:rsidR="00A708BD">
        <w:fldChar w:fldCharType="separate"/>
      </w:r>
      <w:r w:rsidR="00A708BD" w:rsidRPr="00A708BD">
        <w:rPr>
          <w:rFonts w:cs="Calibri"/>
        </w:rPr>
        <w:t>(Chang et al., 2022)</w:t>
      </w:r>
      <w:r w:rsidR="00A708BD">
        <w:fldChar w:fldCharType="end"/>
      </w:r>
      <w:r w:rsidR="002A2CC9">
        <w:rPr>
          <w:rFonts w:cs="Calibri"/>
        </w:rPr>
        <w:t xml:space="preserve">, named the </w:t>
      </w:r>
      <w:r w:rsidR="002A2CC9">
        <w:t>Woodcock Priority Area Siting Tool (W-PAST),</w:t>
      </w:r>
      <w:r>
        <w:rPr>
          <w:rFonts w:cs="Calibri"/>
        </w:rPr>
        <w:t xml:space="preserve"> </w:t>
      </w:r>
      <w:r>
        <w:t xml:space="preserve">to facilitate user choice in the importance of breeding and migratory season habitat to local </w:t>
      </w:r>
      <w:r w:rsidR="002A2CC9">
        <w:t xml:space="preserve">woodcock </w:t>
      </w:r>
      <w:r>
        <w:t xml:space="preserve">management planning. The SDSS </w:t>
      </w:r>
      <w:r w:rsidR="00B464E3">
        <w:t>allow</w:t>
      </w:r>
      <w:r>
        <w:t>ed</w:t>
      </w:r>
      <w:r w:rsidR="00B464E3">
        <w:t xml:space="preserve"> users to assign weights to each</w:t>
      </w:r>
      <w:r w:rsidR="00304E40">
        <w:t xml:space="preserve"> seasonal</w:t>
      </w:r>
      <w:r>
        <w:t xml:space="preserve"> habitat suitability</w:t>
      </w:r>
      <w:r w:rsidR="00304E40">
        <w:t xml:space="preserve"> layer</w:t>
      </w:r>
      <w:r w:rsidR="00C468DF">
        <w:t xml:space="preserve"> in 10% increments (ex. 20% migratory and 80% breeding season),</w:t>
      </w:r>
      <w:r w:rsidR="00B464E3">
        <w:t xml:space="preserve"> </w:t>
      </w:r>
      <w:r>
        <w:t>which</w:t>
      </w:r>
      <w:r w:rsidR="00B464E3">
        <w:t xml:space="preserve"> </w:t>
      </w:r>
      <w:r w:rsidR="00B464E3">
        <w:lastRenderedPageBreak/>
        <w:t>combine</w:t>
      </w:r>
      <w:r>
        <w:t>d seasonal predictions in</w:t>
      </w:r>
      <w:r w:rsidR="00B464E3">
        <w:t>to a single</w:t>
      </w:r>
      <w:r w:rsidR="00304E40">
        <w:t xml:space="preserve"> multi-season </w:t>
      </w:r>
      <w:r w:rsidR="00B464E3">
        <w:t>layer</w:t>
      </w:r>
      <w:r w:rsidR="002E4872">
        <w:t xml:space="preserve"> </w:t>
      </w:r>
      <w:r w:rsidR="00B464E3">
        <w:t>(Fig</w:t>
      </w:r>
      <w:r w:rsidR="0070332C">
        <w:t>. 2</w:t>
      </w:r>
      <w:r w:rsidR="00B464E3">
        <w:t>)</w:t>
      </w:r>
      <w:r w:rsidR="00427616">
        <w:t>.</w:t>
      </w:r>
      <w:r w:rsidR="00B464E3">
        <w:t xml:space="preserve"> </w:t>
      </w:r>
      <w:r w:rsidR="004E3F16">
        <w:t>The weighting was conducted on a pixel-by-pixel basis</w:t>
      </w:r>
      <w:r w:rsidRPr="000F1AA2">
        <w:rPr>
          <w:iCs/>
        </w:rPr>
        <w:t xml:space="preserve"> </w:t>
      </w:r>
      <w:r>
        <w:rPr>
          <w:iCs/>
        </w:rPr>
        <w:t>as a simple weighted average</w:t>
      </w:r>
      <w:r w:rsidR="00D27968">
        <w:rPr>
          <w:iCs/>
        </w:rPr>
        <w:t xml:space="preserve"> </w:t>
      </w:r>
      <w:r w:rsidR="00D27968">
        <w:t xml:space="preserve">where </w:t>
      </w:r>
      <w:r w:rsidR="00D27968" w:rsidRPr="006330CF">
        <w:rPr>
          <w:i/>
          <w:iCs/>
        </w:rPr>
        <w:t>p</w:t>
      </w:r>
      <w:r w:rsidR="00D27968" w:rsidRPr="006330CF">
        <w:rPr>
          <w:i/>
          <w:iCs/>
          <w:vertAlign w:val="subscript"/>
        </w:rPr>
        <w:t>w</w:t>
      </w:r>
      <w:r w:rsidR="00D27968">
        <w:t xml:space="preserve"> indicates the value of the weighted pixel value, </w:t>
      </w:r>
      <w:r w:rsidR="00D27968" w:rsidRPr="009208BA">
        <w:rPr>
          <w:i/>
          <w:iCs/>
        </w:rPr>
        <w:t>w</w:t>
      </w:r>
      <w:r w:rsidR="00D27968" w:rsidRPr="00F24E81">
        <w:rPr>
          <w:i/>
          <w:iCs/>
          <w:vertAlign w:val="subscript"/>
        </w:rPr>
        <w:t>m</w:t>
      </w:r>
      <w:r w:rsidR="00D27968">
        <w:t xml:space="preserve"> the weight of importance for migratory habitat, </w:t>
      </w:r>
      <w:r w:rsidR="00D27968" w:rsidRPr="003937BB">
        <w:rPr>
          <w:i/>
          <w:iCs/>
        </w:rPr>
        <w:t>w</w:t>
      </w:r>
      <w:r w:rsidR="00D27968" w:rsidRPr="00F24E81">
        <w:rPr>
          <w:i/>
          <w:iCs/>
          <w:vertAlign w:val="subscript"/>
        </w:rPr>
        <w:t>b</w:t>
      </w:r>
      <w:r w:rsidR="00D27968">
        <w:t xml:space="preserve"> the breeding season weight, </w:t>
      </w:r>
      <w:r w:rsidR="00D27968" w:rsidRPr="003937BB">
        <w:rPr>
          <w:i/>
          <w:iCs/>
        </w:rPr>
        <w:t>p</w:t>
      </w:r>
      <w:r w:rsidR="00D27968" w:rsidRPr="003937BB">
        <w:rPr>
          <w:i/>
          <w:iCs/>
          <w:vertAlign w:val="subscript"/>
        </w:rPr>
        <w:t>m</w:t>
      </w:r>
      <w:r w:rsidR="00D27968">
        <w:t xml:space="preserve"> the migratory pixel value, and </w:t>
      </w:r>
      <w:r w:rsidR="00D27968" w:rsidRPr="003937BB">
        <w:rPr>
          <w:i/>
          <w:iCs/>
        </w:rPr>
        <w:t>p</w:t>
      </w:r>
      <w:r w:rsidR="00D27968" w:rsidRPr="003937BB">
        <w:rPr>
          <w:i/>
          <w:iCs/>
          <w:vertAlign w:val="subscript"/>
        </w:rPr>
        <w:t>b</w:t>
      </w:r>
      <w:r w:rsidR="00D27968">
        <w:t xml:space="preserve"> the breeding season pixel value.</w:t>
      </w:r>
    </w:p>
    <w:p w14:paraId="60B1AC88" w14:textId="77777777" w:rsidR="004E3F16" w:rsidRPr="000626A2" w:rsidRDefault="00000000" w:rsidP="004E3F16">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e>
          </m:d>
        </m:oMath>
      </m:oMathPara>
    </w:p>
    <w:p w14:paraId="6E8B52B5" w14:textId="250B816C" w:rsidR="00A6718F" w:rsidRDefault="00000000" w:rsidP="00F1251E">
      <w:pPr>
        <w:spacing w:line="480" w:lineRule="auto"/>
      </w:pPr>
      <m:oMathPara>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 xml:space="preserve">=1- </m:t>
          </m:r>
          <m:sSub>
            <m:sSubPr>
              <m:ctrlPr>
                <w:rPr>
                  <w:rFonts w:ascii="Cambria Math" w:hAnsi="Cambria Math"/>
                  <w:i/>
                </w:rPr>
              </m:ctrlPr>
            </m:sSubPr>
            <m:e>
              <m:r>
                <w:rPr>
                  <w:rFonts w:ascii="Cambria Math" w:hAnsi="Cambria Math"/>
                </w:rPr>
                <m:t>w</m:t>
              </m:r>
            </m:e>
            <m:sub>
              <m:r>
                <w:rPr>
                  <w:rFonts w:ascii="Cambria Math" w:hAnsi="Cambria Math"/>
                </w:rPr>
                <m:t>b</m:t>
              </m:r>
            </m:sub>
          </m:sSub>
        </m:oMath>
      </m:oMathPara>
    </w:p>
    <w:p w14:paraId="77F57EEC" w14:textId="2BD97C94" w:rsidR="005318C0" w:rsidRPr="00427616" w:rsidRDefault="00A6718F" w:rsidP="00611448">
      <w:pPr>
        <w:spacing w:line="480" w:lineRule="auto"/>
      </w:pPr>
      <w:r>
        <w:tab/>
      </w:r>
      <w:r w:rsidR="00396C6A" w:rsidRPr="00396C6A">
        <w:t>Practitioners often benefit from</w:t>
      </w:r>
      <w:r w:rsidR="000F1AA2">
        <w:t xml:space="preserve"> SSDS</w:t>
      </w:r>
      <w:r w:rsidR="00396C6A" w:rsidRPr="00396C6A">
        <w:t xml:space="preserve"> features customized to their </w:t>
      </w:r>
      <w:r w:rsidR="002B0B91" w:rsidRPr="00396C6A">
        <w:t>management</w:t>
      </w:r>
      <w:r w:rsidR="00396C6A" w:rsidRPr="00396C6A">
        <w:t xml:space="preserve"> applications. In the case of the </w:t>
      </w:r>
      <w:r w:rsidR="0015273D">
        <w:t xml:space="preserve">Pennsylvania Game </w:t>
      </w:r>
      <w:r w:rsidR="00D17077">
        <w:t>Commission</w:t>
      </w:r>
      <w:r w:rsidR="00396C6A" w:rsidRPr="00396C6A">
        <w:t xml:space="preserve">, a state wildlife management agency, </w:t>
      </w:r>
      <w:r w:rsidR="000F1AA2">
        <w:t>a</w:t>
      </w:r>
      <w:r w:rsidR="000F1AA2" w:rsidRPr="00396C6A">
        <w:t xml:space="preserve"> </w:t>
      </w:r>
      <w:r w:rsidR="00396C6A" w:rsidRPr="00396C6A">
        <w:t xml:space="preserve">primary goal </w:t>
      </w:r>
      <w:r w:rsidR="000F1AA2">
        <w:t>wa</w:t>
      </w:r>
      <w:r w:rsidR="00396C6A" w:rsidRPr="00396C6A">
        <w:t>s to increase availability of woodcock habitat on state-managed gamelands</w:t>
      </w:r>
      <w:r w:rsidR="000F1AA2">
        <w:t>,</w:t>
      </w:r>
      <w:r w:rsidR="00396C6A" w:rsidRPr="00396C6A">
        <w:t xml:space="preserve"> requir</w:t>
      </w:r>
      <w:r w:rsidR="000F1AA2">
        <w:t>ing</w:t>
      </w:r>
      <w:r w:rsidR="00396C6A" w:rsidRPr="00396C6A">
        <w:t xml:space="preserve"> functionality</w:t>
      </w:r>
      <w:r w:rsidR="000F1AA2">
        <w:t xml:space="preserve"> within the tool</w:t>
      </w:r>
      <w:r w:rsidR="00396C6A" w:rsidRPr="00396C6A">
        <w:t xml:space="preserve"> to compare habitat </w:t>
      </w:r>
      <w:r w:rsidR="00A944C6">
        <w:t>suitability</w:t>
      </w:r>
      <w:r w:rsidR="00396C6A" w:rsidRPr="00396C6A">
        <w:t xml:space="preserve"> among gamelands</w:t>
      </w:r>
      <w:r w:rsidR="009472F9">
        <w:t>.</w:t>
      </w:r>
      <w:r w:rsidR="00A9112C">
        <w:t xml:space="preserve"> </w:t>
      </w:r>
      <w:r w:rsidR="009472F9">
        <w:t xml:space="preserve">We </w:t>
      </w:r>
      <w:r w:rsidR="000F1AA2">
        <w:t xml:space="preserve">built </w:t>
      </w:r>
      <w:r w:rsidR="000C6D87">
        <w:t>four</w:t>
      </w:r>
      <w:r w:rsidR="000F1AA2">
        <w:t xml:space="preserve"> </w:t>
      </w:r>
      <w:r w:rsidR="00E51235">
        <w:t>comparison</w:t>
      </w:r>
      <w:r w:rsidR="009472F9">
        <w:t xml:space="preserve"> metrics</w:t>
      </w:r>
      <w:r w:rsidR="000F1AA2">
        <w:t xml:space="preserve"> into the SDSS</w:t>
      </w:r>
      <w:r w:rsidR="000F1AA2" w:rsidRPr="000F1AA2">
        <w:t xml:space="preserve"> </w:t>
      </w:r>
      <w:r w:rsidR="000F1AA2">
        <w:t>that were calculated using the weighted averages of the breeding and migratory season predictive layers:</w:t>
      </w:r>
      <w:r w:rsidR="00C87874">
        <w:t xml:space="preserve"> average pixel value, total habitat, % high quality, and % medium quality</w:t>
      </w:r>
      <w:r w:rsidR="000F1AA2">
        <w:t xml:space="preserve">. </w:t>
      </w:r>
      <w:r w:rsidR="00C87874">
        <w:t>A</w:t>
      </w:r>
      <w:r w:rsidR="00412DEA">
        <w:t>verage pixel value</w:t>
      </w:r>
      <w:r w:rsidR="000F1AA2">
        <w:t xml:space="preserve"> was the arithmetic </w:t>
      </w:r>
      <w:r w:rsidR="00C87874">
        <w:t xml:space="preserve">mean of all pixels within a state gameland, </w:t>
      </w:r>
      <w:r w:rsidR="000F1AA2">
        <w:t xml:space="preserve">which </w:t>
      </w:r>
      <w:r w:rsidR="00C87874">
        <w:t>tended to</w:t>
      </w:r>
      <w:r w:rsidR="00412DEA">
        <w:t xml:space="preserve"> favor small gamelands predominantly composed of woodcock habitat</w:t>
      </w:r>
      <w:r w:rsidR="000A55E9">
        <w:t xml:space="preserve"> and was </w:t>
      </w:r>
      <w:r w:rsidR="005A306A">
        <w:t xml:space="preserve">intended to demonstrate </w:t>
      </w:r>
      <w:r w:rsidR="005A306A" w:rsidRPr="005A306A">
        <w:t xml:space="preserve">where a small amount of habitat management </w:t>
      </w:r>
      <w:r w:rsidR="000F1AA2">
        <w:t xml:space="preserve">could </w:t>
      </w:r>
      <w:r w:rsidR="00C27DF6">
        <w:t xml:space="preserve">increase local woodcock populations. </w:t>
      </w:r>
      <w:r w:rsidR="00C87874">
        <w:t>Total habitat</w:t>
      </w:r>
      <w:r w:rsidR="00412DEA">
        <w:t xml:space="preserve"> was average pixel value multiplied by the acreage of the gameland, which favored large</w:t>
      </w:r>
      <w:r w:rsidR="00C87874">
        <w:t>r</w:t>
      </w:r>
      <w:r w:rsidR="00412DEA">
        <w:t xml:space="preserve"> gamelands </w:t>
      </w:r>
      <w:r w:rsidR="00C87874">
        <w:t>that</w:t>
      </w:r>
      <w:r w:rsidR="004D41D2">
        <w:t xml:space="preserve"> </w:t>
      </w:r>
      <w:r w:rsidR="000C6D87">
        <w:t>contain</w:t>
      </w:r>
      <w:r w:rsidR="000F1AA2">
        <w:t>ed relatively</w:t>
      </w:r>
      <w:r w:rsidR="000C6D87">
        <w:t xml:space="preserve"> large amount</w:t>
      </w:r>
      <w:r w:rsidR="000F1AA2">
        <w:t>s</w:t>
      </w:r>
      <w:r w:rsidR="000C6D87">
        <w:t xml:space="preserve"> of woodcock habitat in aggregate</w:t>
      </w:r>
      <w:r w:rsidR="00C87874">
        <w:t xml:space="preserve"> by virtue of their size</w:t>
      </w:r>
      <w:r w:rsidR="000C6D87">
        <w:t>.</w:t>
      </w:r>
      <w:r w:rsidR="00CD38A7">
        <w:t xml:space="preserve"> </w:t>
      </w:r>
      <w:r w:rsidR="000C514F">
        <w:t>Total habitat could be used to determine which</w:t>
      </w:r>
      <w:r w:rsidR="00CD38A7">
        <w:t xml:space="preserve"> gamelands would </w:t>
      </w:r>
      <w:r w:rsidR="00A64089">
        <w:t xml:space="preserve">provide the most habitat in aggregate </w:t>
      </w:r>
      <w:r w:rsidR="00CD38A7">
        <w:t>if they were managed for woodcock</w:t>
      </w:r>
      <w:r w:rsidR="00C93EE6">
        <w:t xml:space="preserve">. </w:t>
      </w:r>
      <w:r w:rsidR="00C87874">
        <w:t>Percent h</w:t>
      </w:r>
      <w:r w:rsidR="005F4AF6">
        <w:t>igh quality</w:t>
      </w:r>
      <w:r w:rsidR="00C87874">
        <w:t xml:space="preserve"> habitat was the percentage of </w:t>
      </w:r>
      <w:r w:rsidR="005F4AF6">
        <w:t>cells</w:t>
      </w:r>
      <w:r w:rsidR="00C87874">
        <w:t xml:space="preserve"> within a gameland</w:t>
      </w:r>
      <w:r w:rsidR="005F4AF6">
        <w:t xml:space="preserve"> </w:t>
      </w:r>
      <w:r w:rsidR="000F1AA2">
        <w:t xml:space="preserve">that had values </w:t>
      </w:r>
      <w:r w:rsidR="005F4AF6">
        <w:t>greater than the</w:t>
      </w:r>
      <w:r w:rsidR="005F4AF6" w:rsidRPr="005F4AF6">
        <w:t xml:space="preserve"> 33rd percentile of all pixel</w:t>
      </w:r>
      <w:r w:rsidR="000F1AA2">
        <w:t xml:space="preserve"> values</w:t>
      </w:r>
      <w:r w:rsidR="00C87874">
        <w:t xml:space="preserve"> in the state, and percent </w:t>
      </w:r>
      <w:r w:rsidR="005F4AF6">
        <w:t>medium quality</w:t>
      </w:r>
      <w:r w:rsidR="00C87874">
        <w:t xml:space="preserve"> was the percentage of</w:t>
      </w:r>
      <w:r w:rsidR="005F4AF6">
        <w:t xml:space="preserve"> cells </w:t>
      </w:r>
      <w:r w:rsidR="00C87874">
        <w:t xml:space="preserve">falling </w:t>
      </w:r>
      <w:r w:rsidR="005F4AF6">
        <w:t xml:space="preserve">between the </w:t>
      </w:r>
      <w:r w:rsidR="005F4AF6" w:rsidRPr="005F4AF6">
        <w:t xml:space="preserve">66th </w:t>
      </w:r>
      <w:r w:rsidR="005F4AF6">
        <w:t>and</w:t>
      </w:r>
      <w:r w:rsidR="005F4AF6" w:rsidRPr="005F4AF6">
        <w:t xml:space="preserve"> 33rd percentile</w:t>
      </w:r>
      <w:r w:rsidR="005F4AF6">
        <w:t>.</w:t>
      </w:r>
      <w:r w:rsidR="00FD1E8E">
        <w:t xml:space="preserve"> </w:t>
      </w:r>
      <w:r w:rsidR="00C87874">
        <w:t xml:space="preserve">These </w:t>
      </w:r>
      <w:r w:rsidR="00F42A24">
        <w:t>percentile-based</w:t>
      </w:r>
      <w:r w:rsidR="00C87874">
        <w:t xml:space="preserve"> metrics allowed </w:t>
      </w:r>
      <w:r w:rsidR="00976F20">
        <w:t xml:space="preserve">users to </w:t>
      </w:r>
      <w:r w:rsidR="00844E39">
        <w:t>quantify the proportion of a gameland which might be suitable for woodcock management</w:t>
      </w:r>
      <w:r w:rsidR="00FE1776">
        <w:t>.</w:t>
      </w:r>
      <w:r w:rsidR="00604F35">
        <w:t xml:space="preserve"> </w:t>
      </w:r>
      <w:r w:rsidR="001A7E03">
        <w:t>By multiplying the percent high or medium quality by the gameland acreage</w:t>
      </w:r>
      <w:r w:rsidR="0022031A">
        <w:t xml:space="preserve"> (also </w:t>
      </w:r>
      <w:r w:rsidR="0022031A">
        <w:lastRenderedPageBreak/>
        <w:t xml:space="preserve">provided </w:t>
      </w:r>
      <w:r w:rsidR="000F1AA2">
        <w:t xml:space="preserve">in </w:t>
      </w:r>
      <w:r w:rsidR="0022031A">
        <w:t>the tool)</w:t>
      </w:r>
      <w:r w:rsidR="001A7E03">
        <w:t>, the user c</w:t>
      </w:r>
      <w:r w:rsidR="000F1AA2">
        <w:t xml:space="preserve">ould </w:t>
      </w:r>
      <w:r w:rsidR="001A7E03">
        <w:t xml:space="preserve">also derive the acreage in each gameland </w:t>
      </w:r>
      <w:r w:rsidR="00B637E9">
        <w:t>that could be managed for woodcock effectively</w:t>
      </w:r>
      <w:r w:rsidR="0022031A">
        <w:t xml:space="preserve">. </w:t>
      </w:r>
      <w:r w:rsidR="00196CF8">
        <w:t xml:space="preserve">Further instructions for </w:t>
      </w:r>
      <w:r w:rsidR="000B41FC">
        <w:t xml:space="preserve">using </w:t>
      </w:r>
      <w:r w:rsidR="0008299D">
        <w:t xml:space="preserve">these metrics in management are </w:t>
      </w:r>
      <w:r w:rsidR="00D66464">
        <w:t>included in a user manua</w:t>
      </w:r>
      <w:r w:rsidR="000F1AA2">
        <w:t>l,</w:t>
      </w:r>
      <w:r w:rsidR="00D66464">
        <w:t xml:space="preserve"> publicly available with the </w:t>
      </w:r>
      <w:r w:rsidR="00514D68">
        <w:t xml:space="preserve">SDSS at </w:t>
      </w:r>
      <w:r w:rsidR="00514D68" w:rsidRPr="00F24E81">
        <w:t>www.woodcock.shinyapps.io/</w:t>
      </w:r>
      <w:r w:rsidR="00514D68">
        <w:t>W-PAST.</w:t>
      </w:r>
    </w:p>
    <w:p w14:paraId="3856F8C8" w14:textId="16D7C3F4" w:rsidR="0070332C" w:rsidRDefault="0097586C" w:rsidP="00920350">
      <w:pPr>
        <w:spacing w:line="480" w:lineRule="auto"/>
        <w:jc w:val="center"/>
      </w:pPr>
      <w:r>
        <w:rPr>
          <w:noProof/>
        </w:rPr>
        <w:drawing>
          <wp:inline distT="0" distB="0" distL="0" distR="0" wp14:anchorId="2764389C" wp14:editId="2D98C085">
            <wp:extent cx="4468091" cy="3649411"/>
            <wp:effectExtent l="0" t="0" r="889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71425" cy="3652134"/>
                    </a:xfrm>
                    <a:prstGeom prst="rect">
                      <a:avLst/>
                    </a:prstGeom>
                    <a:noFill/>
                    <a:ln>
                      <a:noFill/>
                    </a:ln>
                  </pic:spPr>
                </pic:pic>
              </a:graphicData>
            </a:graphic>
          </wp:inline>
        </w:drawing>
      </w:r>
    </w:p>
    <w:p w14:paraId="17C6F1D7" w14:textId="172B2D0A" w:rsidR="0070332C" w:rsidRPr="0070332C" w:rsidRDefault="0070332C" w:rsidP="004245DE">
      <w:pPr>
        <w:spacing w:line="480" w:lineRule="auto"/>
      </w:pPr>
      <w:r>
        <w:t xml:space="preserve">Figure 2. </w:t>
      </w:r>
      <w:r w:rsidR="004F2326">
        <w:t xml:space="preserve">Conceptual diagram </w:t>
      </w:r>
      <w:r w:rsidR="000F1AA2">
        <w:t>of user decision options</w:t>
      </w:r>
      <w:r w:rsidR="00D45B3F">
        <w:t xml:space="preserve"> in the </w:t>
      </w:r>
      <w:r w:rsidR="004F2326">
        <w:t xml:space="preserve">Woodcock </w:t>
      </w:r>
      <w:r w:rsidR="00D45B3F">
        <w:t>Priority Area Siting Tool (W-PAST).</w:t>
      </w:r>
      <w:r w:rsidR="004300DD">
        <w:t xml:space="preserve"> Users can choose </w:t>
      </w:r>
      <w:r w:rsidR="00174A0B">
        <w:t xml:space="preserve">the </w:t>
      </w:r>
      <w:r w:rsidR="00777688">
        <w:t xml:space="preserve">weighting </w:t>
      </w:r>
      <w:r w:rsidR="00545465">
        <w:t xml:space="preserve">of migratory and breeding season habitat based on </w:t>
      </w:r>
      <w:r w:rsidR="0008209E">
        <w:t xml:space="preserve">management priorities. The resulting weights </w:t>
      </w:r>
      <w:r w:rsidR="00C46B19">
        <w:t>are used to generate</w:t>
      </w:r>
      <w:r w:rsidR="0008209E">
        <w:t xml:space="preserve"> </w:t>
      </w:r>
      <w:r w:rsidR="000F1AA2">
        <w:t xml:space="preserve">a </w:t>
      </w:r>
      <w:r w:rsidR="003E6BFB">
        <w:t xml:space="preserve">statewide predictive layer and </w:t>
      </w:r>
      <w:r w:rsidR="00A15B45">
        <w:t>gameland prioritization</w:t>
      </w:r>
      <w:r w:rsidR="003E6BFB">
        <w:t xml:space="preserve"> metrics</w:t>
      </w:r>
      <w:r w:rsidR="00AC559C">
        <w:t>, which allow the user to compare the suitability of gamelands for woodcock management</w:t>
      </w:r>
      <w:r w:rsidR="008C6952">
        <w:t xml:space="preserve">. </w:t>
      </w:r>
    </w:p>
    <w:p w14:paraId="46387582" w14:textId="610F06DC" w:rsidR="001B3286" w:rsidRPr="0015372C" w:rsidRDefault="003711F9" w:rsidP="004245DE">
      <w:pPr>
        <w:spacing w:line="480" w:lineRule="auto"/>
        <w:rPr>
          <w:b/>
          <w:bCs/>
        </w:rPr>
      </w:pPr>
      <w:r>
        <w:rPr>
          <w:b/>
          <w:bCs/>
        </w:rPr>
        <w:t xml:space="preserve">3 </w:t>
      </w:r>
      <w:r w:rsidR="005318C0" w:rsidRPr="0015372C">
        <w:rPr>
          <w:b/>
          <w:bCs/>
        </w:rPr>
        <w:t>Results</w:t>
      </w:r>
    </w:p>
    <w:p w14:paraId="7F00E319" w14:textId="05A16701" w:rsidR="00E22549" w:rsidRPr="00E22549" w:rsidRDefault="00FA6035" w:rsidP="007D038E">
      <w:pPr>
        <w:spacing w:line="480" w:lineRule="auto"/>
      </w:pPr>
      <w:r>
        <w:t>We collected data f</w:t>
      </w:r>
      <w:r w:rsidR="004B2ECA">
        <w:t xml:space="preserve">rom </w:t>
      </w:r>
      <w:r w:rsidR="00014085">
        <w:t xml:space="preserve">328 </w:t>
      </w:r>
      <w:r w:rsidR="004B2ECA">
        <w:t>migrant woodcock</w:t>
      </w:r>
      <w:r w:rsidR="00D33E72">
        <w:t xml:space="preserve"> </w:t>
      </w:r>
      <w:r w:rsidR="00B762F5">
        <w:t>marked with GPS transmitters from fall 2017 to spring 2021</w:t>
      </w:r>
      <w:r w:rsidR="00D901EF">
        <w:t xml:space="preserve"> throughout the </w:t>
      </w:r>
      <w:r w:rsidR="00BE4615">
        <w:t>eastern portion of the woodcock’s range.</w:t>
      </w:r>
      <w:r w:rsidR="00CC3DC2">
        <w:t xml:space="preserve"> </w:t>
      </w:r>
      <w:r w:rsidR="008B73B9">
        <w:t>Eighty-two</w:t>
      </w:r>
      <w:r w:rsidR="006011A0">
        <w:t xml:space="preserve"> individuals </w:t>
      </w:r>
      <w:r w:rsidR="00BE4615">
        <w:t>(</w:t>
      </w:r>
      <w:r w:rsidR="00A14848">
        <w:t>25</w:t>
      </w:r>
      <w:r w:rsidR="00BE4615">
        <w:t xml:space="preserve">%) </w:t>
      </w:r>
      <w:r w:rsidR="006011A0">
        <w:t>record</w:t>
      </w:r>
      <w:r w:rsidR="000F1AA2">
        <w:t>ed</w:t>
      </w:r>
      <w:r w:rsidR="006011A0">
        <w:t xml:space="preserve"> GPS locations at </w:t>
      </w:r>
      <w:r w:rsidR="00244776">
        <w:t xml:space="preserve">113 </w:t>
      </w:r>
      <w:r w:rsidR="006011A0">
        <w:t>stopovers in Pennsylvania.</w:t>
      </w:r>
      <w:r w:rsidR="000F1AA2">
        <w:t xml:space="preserve"> </w:t>
      </w:r>
      <w:r w:rsidR="00D778F1">
        <w:t xml:space="preserve">Breeding season survey data were available for 770 </w:t>
      </w:r>
      <w:r w:rsidR="00D778F1">
        <w:lastRenderedPageBreak/>
        <w:t>locations along</w:t>
      </w:r>
      <w:r w:rsidR="002D5C98">
        <w:t xml:space="preserve"> </w:t>
      </w:r>
      <w:r w:rsidR="00482976">
        <w:t>77</w:t>
      </w:r>
      <w:r w:rsidR="002D5C98">
        <w:t xml:space="preserve"> </w:t>
      </w:r>
      <w:r w:rsidR="000271CE">
        <w:t xml:space="preserve">federal </w:t>
      </w:r>
      <w:r w:rsidR="00D778F1">
        <w:t xml:space="preserve">American Woodcock </w:t>
      </w:r>
      <w:r w:rsidR="002D5C98">
        <w:t>Singing</w:t>
      </w:r>
      <w:r w:rsidR="00916323">
        <w:t>-</w:t>
      </w:r>
      <w:r w:rsidR="002D5C98">
        <w:t>Ground Survey</w:t>
      </w:r>
      <w:r w:rsidR="00D778F1">
        <w:t xml:space="preserve"> routes</w:t>
      </w:r>
      <w:r w:rsidR="002D5C98">
        <w:t xml:space="preserve"> and </w:t>
      </w:r>
      <w:r w:rsidR="00DE5F74">
        <w:t>80</w:t>
      </w:r>
      <w:r w:rsidR="00D778F1">
        <w:t>0 locations along 80</w:t>
      </w:r>
      <w:r w:rsidR="00DE5F74">
        <w:t xml:space="preserve"> </w:t>
      </w:r>
      <w:r w:rsidR="002D5C98">
        <w:t xml:space="preserve">Pennsylvania Game Commission </w:t>
      </w:r>
      <w:r w:rsidR="000271CE">
        <w:t xml:space="preserve">state </w:t>
      </w:r>
      <w:r w:rsidR="002D5C98">
        <w:t xml:space="preserve">survey </w:t>
      </w:r>
      <w:r w:rsidR="00D0534D">
        <w:t xml:space="preserve">routes. </w:t>
      </w:r>
      <w:r w:rsidR="00E22549">
        <w:t xml:space="preserve">The most </w:t>
      </w:r>
      <w:r w:rsidR="00D778F1">
        <w:t xml:space="preserve">predictive </w:t>
      </w:r>
      <w:r w:rsidR="00B1316A">
        <w:t>breeding season</w:t>
      </w:r>
      <w:r w:rsidR="00E22549">
        <w:t xml:space="preserve"> </w:t>
      </w:r>
      <w:r w:rsidR="00E22549" w:rsidRPr="003F45B4">
        <w:t xml:space="preserve">model </w:t>
      </w:r>
      <w:r w:rsidR="000271CE" w:rsidRPr="003F45B4">
        <w:rPr>
          <w:rStyle w:val="CommentReference"/>
          <w:sz w:val="22"/>
          <w:szCs w:val="22"/>
        </w:rPr>
        <w:t>(</w:t>
      </w:r>
      <w:r w:rsidR="000271CE" w:rsidRPr="003F45B4">
        <w:t xml:space="preserve">AUC = 0.83) </w:t>
      </w:r>
      <w:r w:rsidR="00E22549" w:rsidRPr="003F45B4">
        <w:t>was the</w:t>
      </w:r>
      <w:r w:rsidR="00BA3ABD">
        <w:t xml:space="preserve"> result of the second variable selection step</w:t>
      </w:r>
      <w:r w:rsidR="00E22549">
        <w:t xml:space="preserve">, </w:t>
      </w:r>
      <w:r w:rsidR="00D14FEA">
        <w:t>in</w:t>
      </w:r>
      <w:r w:rsidR="00E22549">
        <w:t xml:space="preserve"> </w:t>
      </w:r>
      <w:r w:rsidR="00C15CDE">
        <w:t>which all</w:t>
      </w:r>
      <w:r w:rsidR="00E22549">
        <w:t xml:space="preserve"> variables </w:t>
      </w:r>
      <w:r w:rsidR="00C15CDE">
        <w:t>with low predictive capacity</w:t>
      </w:r>
      <w:r w:rsidR="002D3045">
        <w:t xml:space="preserve"> </w:t>
      </w:r>
      <w:r w:rsidR="00D778F1">
        <w:t>were</w:t>
      </w:r>
      <w:r w:rsidR="00E22549">
        <w:t xml:space="preserve"> removed. This </w:t>
      </w:r>
      <w:r w:rsidR="00D778F1">
        <w:t xml:space="preserve">model </w:t>
      </w:r>
      <w:r w:rsidR="00E22549">
        <w:t>was heavily informed by landscape variables at 5 and 10 k</w:t>
      </w:r>
      <w:r w:rsidR="00D778F1">
        <w:t>m</w:t>
      </w:r>
      <w:r w:rsidR="00E22549">
        <w:t xml:space="preserve"> scales (Table </w:t>
      </w:r>
      <w:r w:rsidR="00CB7E07">
        <w:t>2</w:t>
      </w:r>
      <w:r w:rsidR="00E22549">
        <w:t>)</w:t>
      </w:r>
      <w:r w:rsidR="000271CE">
        <w:t>, and n</w:t>
      </w:r>
      <w:r w:rsidR="00E22549">
        <w:t xml:space="preserve">o variables at the finest </w:t>
      </w:r>
      <w:r w:rsidR="000271CE">
        <w:t xml:space="preserve">spatial </w:t>
      </w:r>
      <w:r w:rsidR="00E22549">
        <w:t>scale (</w:t>
      </w:r>
      <w:r w:rsidR="001A6522">
        <w:t>0.5k</w:t>
      </w:r>
      <w:r w:rsidR="00E22549">
        <w:t xml:space="preserve">m) or in the suite of </w:t>
      </w:r>
      <w:r w:rsidR="005E20CD">
        <w:t xml:space="preserve">soil </w:t>
      </w:r>
      <w:r w:rsidR="00E22549">
        <w:t xml:space="preserve">moisture </w:t>
      </w:r>
      <w:r w:rsidR="000271CE">
        <w:t>characteristics</w:t>
      </w:r>
      <w:r w:rsidR="00E22549">
        <w:t xml:space="preserve"> were included in th</w:t>
      </w:r>
      <w:r w:rsidR="00285850">
        <w:t xml:space="preserve">e most informative model. </w:t>
      </w:r>
      <w:r w:rsidR="00D778F1">
        <w:t>G</w:t>
      </w:r>
      <w:r w:rsidR="001C19A5">
        <w:t>raphs of habitat suitability for each covariate show</w:t>
      </w:r>
      <w:r w:rsidR="00C13219">
        <w:t>ed</w:t>
      </w:r>
      <w:r w:rsidR="001C19A5">
        <w:t xml:space="preserve"> </w:t>
      </w:r>
      <w:r w:rsidR="00285850">
        <w:t xml:space="preserve">strong, non-linear relationships </w:t>
      </w:r>
      <w:r w:rsidR="00D778F1">
        <w:t>(Fig. 3)</w:t>
      </w:r>
      <w:r w:rsidR="00285850">
        <w:t xml:space="preserve">. </w:t>
      </w:r>
      <w:r w:rsidR="001C19A5">
        <w:t>Suitability was highest</w:t>
      </w:r>
      <w:r w:rsidR="001C19A5">
        <w:rPr>
          <w:rStyle w:val="CommentReference"/>
        </w:rPr>
        <w:t xml:space="preserve"> </w:t>
      </w:r>
      <w:r w:rsidR="00285850">
        <w:t>for landscapes</w:t>
      </w:r>
      <w:r w:rsidR="001C19A5" w:rsidRPr="001C19A5">
        <w:t xml:space="preserve"> </w:t>
      </w:r>
      <w:r w:rsidR="00285850">
        <w:t xml:space="preserve">with </w:t>
      </w:r>
      <w:r w:rsidR="00523701">
        <w:t>0–25%</w:t>
      </w:r>
      <w:r w:rsidR="00285850">
        <w:t xml:space="preserve"> developed land area, </w:t>
      </w:r>
      <w:r w:rsidR="00523701">
        <w:t>0–50%</w:t>
      </w:r>
      <w:r w:rsidR="00285850">
        <w:t xml:space="preserve"> agricultural land area, and aggregation index values of 80–100</w:t>
      </w:r>
      <w:r w:rsidR="00D778F1">
        <w:t>, all at the 10km scale</w:t>
      </w:r>
      <w:r w:rsidR="00285850">
        <w:t xml:space="preserve">. At the 5km scale, the </w:t>
      </w:r>
      <w:r w:rsidR="001976F4">
        <w:t>breeding season</w:t>
      </w:r>
      <w:r w:rsidR="00285850">
        <w:t xml:space="preserve"> model also showed </w:t>
      </w:r>
      <w:r w:rsidR="001C19A5">
        <w:t>high suitability</w:t>
      </w:r>
      <w:r w:rsidR="00285850">
        <w:t xml:space="preserve"> </w:t>
      </w:r>
      <w:r w:rsidR="00D778F1">
        <w:t xml:space="preserve">in </w:t>
      </w:r>
      <w:r w:rsidR="00285850">
        <w:t xml:space="preserve">landscapes </w:t>
      </w:r>
      <w:r w:rsidR="00523701">
        <w:t xml:space="preserve">with 30–100% forest cover </w:t>
      </w:r>
      <w:r w:rsidR="00285850">
        <w:t xml:space="preserve">(Fig. </w:t>
      </w:r>
      <w:r w:rsidR="007F269D">
        <w:t>3</w:t>
      </w:r>
      <w:r w:rsidR="00285850">
        <w:t>).</w:t>
      </w:r>
    </w:p>
    <w:p w14:paraId="60154558" w14:textId="70E01916" w:rsidR="00C20A35" w:rsidRDefault="00C20A35" w:rsidP="00783994">
      <w:pPr>
        <w:spacing w:line="480" w:lineRule="auto"/>
      </w:pPr>
      <w:r>
        <w:tab/>
      </w:r>
      <w:r w:rsidR="00285850">
        <w:t xml:space="preserve">The most </w:t>
      </w:r>
      <w:r w:rsidR="00D778F1">
        <w:t xml:space="preserve">predictive </w:t>
      </w:r>
      <w:r w:rsidR="00285850">
        <w:t xml:space="preserve">migratory model </w:t>
      </w:r>
      <w:r w:rsidR="000271CE">
        <w:t xml:space="preserve">(AUC=0.78) </w:t>
      </w:r>
      <w:r w:rsidR="00285850">
        <w:t xml:space="preserve">was the full model, including all landscape, land cover, geographic, and </w:t>
      </w:r>
      <w:r w:rsidR="00916323">
        <w:t xml:space="preserve">soil </w:t>
      </w:r>
      <w:r w:rsidR="00285850">
        <w:t xml:space="preserve">moisture covariates (Table </w:t>
      </w:r>
      <w:r w:rsidR="00CB7E07">
        <w:t>2</w:t>
      </w:r>
      <w:r w:rsidR="00285850">
        <w:t xml:space="preserve">). Likely due to the wide array of covariates influencing the model, </w:t>
      </w:r>
      <w:r w:rsidR="001C19A5">
        <w:t xml:space="preserve">individual covariate graphs do not show clear visual patterns between </w:t>
      </w:r>
      <w:r w:rsidR="001334F4">
        <w:t xml:space="preserve">migratory </w:t>
      </w:r>
      <w:r w:rsidR="001C19A5">
        <w:t>habitat suitability and any one covariate. H</w:t>
      </w:r>
      <w:r w:rsidR="001334F4">
        <w:t xml:space="preserve">owever, the migratory model </w:t>
      </w:r>
      <w:r w:rsidR="00D778F1">
        <w:t xml:space="preserve">illustrated </w:t>
      </w:r>
      <w:r w:rsidR="001334F4">
        <w:t xml:space="preserve">greater tolerance </w:t>
      </w:r>
      <w:r w:rsidR="00D778F1">
        <w:t xml:space="preserve">of migrant woodcock </w:t>
      </w:r>
      <w:r w:rsidR="001334F4">
        <w:t xml:space="preserve">for </w:t>
      </w:r>
      <w:r w:rsidR="001C19A5">
        <w:t xml:space="preserve">developed and dis-aggregated landscapes at a 10km scale than the </w:t>
      </w:r>
      <w:r w:rsidR="0083247A">
        <w:t>breeding season</w:t>
      </w:r>
      <w:r w:rsidR="001C19A5">
        <w:t xml:space="preserve"> model (Fig. </w:t>
      </w:r>
      <w:r w:rsidR="007F269D">
        <w:t>3</w:t>
      </w:r>
      <w:r w:rsidR="001C19A5">
        <w:t xml:space="preserve">). The two models </w:t>
      </w:r>
      <w:r w:rsidR="00D778F1">
        <w:t>we</w:t>
      </w:r>
      <w:r w:rsidR="00783994">
        <w:t>re also distinguished by</w:t>
      </w:r>
      <w:r w:rsidR="001C19A5">
        <w:t xml:space="preserve"> the scale at which covariates influence</w:t>
      </w:r>
      <w:r w:rsidR="00D778F1">
        <w:t>d</w:t>
      </w:r>
      <w:r w:rsidR="001C19A5">
        <w:t xml:space="preserve"> habitat suitability</w:t>
      </w:r>
      <w:r w:rsidR="000271CE">
        <w:t>;</w:t>
      </w:r>
      <w:r>
        <w:t xml:space="preserve"> the most informative </w:t>
      </w:r>
      <w:r w:rsidR="001976F4">
        <w:t>breeding season</w:t>
      </w:r>
      <w:r>
        <w:t xml:space="preserve"> model was not influenced by any landscape covariates at the 500m scale, and only 1 landscape covariate at the 1km scale,</w:t>
      </w:r>
      <w:r w:rsidR="000271CE">
        <w:t xml:space="preserve"> whereas</w:t>
      </w:r>
      <w:r>
        <w:t xml:space="preserve"> the most informative migratory model included all available small-scale landscape covariates. </w:t>
      </w:r>
      <w:r w:rsidR="00180303">
        <w:t xml:space="preserve">Because of the </w:t>
      </w:r>
      <w:r w:rsidR="00CC0866">
        <w:t xml:space="preserve">influence of </w:t>
      </w:r>
      <w:r w:rsidR="00380E44">
        <w:t>c</w:t>
      </w:r>
      <w:r w:rsidR="007450D0">
        <w:t xml:space="preserve">ovariates at </w:t>
      </w:r>
      <w:r w:rsidR="00596677">
        <w:t>500m</w:t>
      </w:r>
      <w:r w:rsidR="000271CE">
        <w:t xml:space="preserve"> and </w:t>
      </w:r>
      <w:r w:rsidR="00596677">
        <w:t>1km scale</w:t>
      </w:r>
      <w:r w:rsidR="000271CE">
        <w:t>s</w:t>
      </w:r>
      <w:r w:rsidR="00596677">
        <w:t xml:space="preserve">, the migratory model </w:t>
      </w:r>
      <w:r w:rsidR="000271CE">
        <w:t>predicted</w:t>
      </w:r>
      <w:r w:rsidR="00BD7B34">
        <w:t xml:space="preserve"> much more spatial var</w:t>
      </w:r>
      <w:r w:rsidR="00EC56ED">
        <w:t>iation</w:t>
      </w:r>
      <w:r w:rsidR="000271CE">
        <w:t xml:space="preserve"> in habitat distribution</w:t>
      </w:r>
      <w:r w:rsidR="00EC56ED">
        <w:t xml:space="preserve"> than the breeding season model</w:t>
      </w:r>
      <w:r w:rsidR="00FF7B5A">
        <w:t xml:space="preserve">, despite identical pixel resolutions </w:t>
      </w:r>
      <w:r w:rsidR="00EB1BB5">
        <w:t>(F</w:t>
      </w:r>
      <w:r>
        <w:t xml:space="preserve">ig. </w:t>
      </w:r>
      <w:r w:rsidR="007F269D">
        <w:t>4</w:t>
      </w:r>
      <w:r>
        <w:t>).</w:t>
      </w:r>
    </w:p>
    <w:p w14:paraId="72503536" w14:textId="441410F0" w:rsidR="001B3286" w:rsidRDefault="00C20A35" w:rsidP="00611BDE">
      <w:pPr>
        <w:spacing w:line="480" w:lineRule="auto"/>
      </w:pPr>
      <w:r>
        <w:tab/>
      </w:r>
      <w:r w:rsidR="006050F2">
        <w:t>B</w:t>
      </w:r>
      <w:r w:rsidR="00E04F5F">
        <w:t xml:space="preserve">reeding season habitat was not evenly distributed </w:t>
      </w:r>
      <w:r w:rsidR="00D778F1">
        <w:t xml:space="preserve">among </w:t>
      </w:r>
      <w:r w:rsidR="00E04F5F">
        <w:t>ecoregions</w:t>
      </w:r>
      <w:r w:rsidR="006050F2">
        <w:t xml:space="preserve"> (Fig. </w:t>
      </w:r>
      <w:r w:rsidR="007F269D">
        <w:t>5</w:t>
      </w:r>
      <w:r w:rsidR="00F1522F">
        <w:t>A</w:t>
      </w:r>
      <w:r w:rsidR="006050F2">
        <w:t>), with mean habitat suitability values ranging from</w:t>
      </w:r>
      <w:r w:rsidR="004D6C9F">
        <w:t xml:space="preserve"> 22.9</w:t>
      </w:r>
      <w:r w:rsidR="006050F2">
        <w:t>–</w:t>
      </w:r>
      <w:r w:rsidR="004D6C9F">
        <w:t>86.0</w:t>
      </w:r>
      <w:r w:rsidR="006050F2">
        <w:t>%</w:t>
      </w:r>
      <w:r w:rsidR="00E04F5F">
        <w:t xml:space="preserve">. </w:t>
      </w:r>
      <w:r w:rsidR="006050F2">
        <w:t>Migratory habitat was more evenly distributed</w:t>
      </w:r>
      <w:r w:rsidR="000271CE">
        <w:t xml:space="preserve"> </w:t>
      </w:r>
      <w:r w:rsidR="000271CE">
        <w:lastRenderedPageBreak/>
        <w:t>among ecoregions</w:t>
      </w:r>
      <w:r w:rsidR="006050F2">
        <w:t xml:space="preserve">, with </w:t>
      </w:r>
      <w:r w:rsidR="00B55626">
        <w:t xml:space="preserve">mean habitat suitability </w:t>
      </w:r>
      <w:r w:rsidR="006050F2">
        <w:t xml:space="preserve">values ranging from </w:t>
      </w:r>
      <w:r w:rsidR="004D6C9F">
        <w:t>46.5</w:t>
      </w:r>
      <w:r w:rsidR="006050F2">
        <w:t>–</w:t>
      </w:r>
      <w:r w:rsidR="004D6C9F">
        <w:t>87.5</w:t>
      </w:r>
      <w:r w:rsidR="006050F2">
        <w:t>%.</w:t>
      </w:r>
      <w:r w:rsidR="00B55626">
        <w:t xml:space="preserve"> </w:t>
      </w:r>
      <w:r w:rsidR="002304E5">
        <w:t>Most of the difference between the distribution of migratory and breeding season habitat was in the</w:t>
      </w:r>
      <w:r w:rsidR="00B55626">
        <w:t xml:space="preserve"> Northern Piedmont, Middle Atlantic Coastal Plain, and Central Appalachians ecoregions</w:t>
      </w:r>
      <w:r w:rsidR="002304E5">
        <w:t>, which had</w:t>
      </w:r>
      <w:r w:rsidR="00B55626">
        <w:t xml:space="preserve"> mean breeding season habitat suitability values </w:t>
      </w:r>
      <w:r w:rsidR="002304E5">
        <w:t xml:space="preserve">of </w:t>
      </w:r>
      <w:r w:rsidR="00B55626">
        <w:t>&lt; 30%</w:t>
      </w:r>
      <w:r w:rsidR="002304E5">
        <w:t xml:space="preserve"> and </w:t>
      </w:r>
      <w:r w:rsidR="00B55626">
        <w:t>mean migratory season habitat suitability values</w:t>
      </w:r>
      <w:r w:rsidR="002304E5">
        <w:t xml:space="preserve"> of</w:t>
      </w:r>
      <w:r w:rsidR="00B55626">
        <w:t xml:space="preserve"> &gt;60%</w:t>
      </w:r>
      <w:r w:rsidR="000C572A">
        <w:t xml:space="preserve"> (Fig. 5</w:t>
      </w:r>
      <w:r w:rsidR="00F1522F">
        <w:t>B</w:t>
      </w:r>
      <w:r w:rsidR="000C572A">
        <w:t>)</w:t>
      </w:r>
      <w:r w:rsidR="00B55626">
        <w:t>.</w:t>
      </w:r>
      <w:r w:rsidR="00AE40C6">
        <w:t xml:space="preserve"> </w:t>
      </w:r>
      <w:r w:rsidR="00AA62E8">
        <w:t xml:space="preserve">Breeding and migratory habitat </w:t>
      </w:r>
      <w:r w:rsidR="003E629E">
        <w:t xml:space="preserve">rarely co-occurred at a pixel level, with a Pearson correlation coefficient of </w:t>
      </w:r>
      <w:r w:rsidR="0049308F">
        <w:t>0.15 between the breeding and migratory season predictive layers. Breeding and migratory habitat were slightly more likely to co-occur at a gameland scale, with a Pearson correlation coefficient of 0.39 betw</w:t>
      </w:r>
      <w:r w:rsidR="00F40FE3">
        <w:t>een the total breeding habitat and total migratory habitat provided by each gameland.</w:t>
      </w:r>
    </w:p>
    <w:p w14:paraId="2F1E9F3B" w14:textId="77777777" w:rsidR="00C53747" w:rsidRDefault="00C53747" w:rsidP="00611BDE">
      <w:pPr>
        <w:spacing w:line="480" w:lineRule="auto"/>
      </w:pPr>
    </w:p>
    <w:p w14:paraId="673C7271" w14:textId="754691C0" w:rsidR="00CB0D44" w:rsidRDefault="00CB0D44" w:rsidP="00611BDE">
      <w:pPr>
        <w:spacing w:line="480" w:lineRule="auto"/>
      </w:pPr>
      <w:r>
        <w:t xml:space="preserve">Table </w:t>
      </w:r>
      <w:r w:rsidR="00CB7E07">
        <w:t>2</w:t>
      </w:r>
      <w:r>
        <w:t xml:space="preserve">. Variables selected via backwards variable selection </w:t>
      </w:r>
      <w:r w:rsidR="00C53757">
        <w:t>using</w:t>
      </w:r>
      <w:r>
        <w:t xml:space="preserve"> </w:t>
      </w:r>
      <w:r w:rsidR="00C53757">
        <w:t xml:space="preserve">the R package </w:t>
      </w:r>
      <w:r>
        <w:t>VSURF</w:t>
      </w:r>
      <w:r w:rsidR="001803CB">
        <w:t xml:space="preserve"> </w:t>
      </w:r>
      <w:r w:rsidR="00E72872">
        <w:fldChar w:fldCharType="begin"/>
      </w:r>
      <w:r w:rsidR="00E72872">
        <w:instrText xml:space="preserve"> ADDIN ZOTERO_ITEM CSL_CITATION {"citationID":"kaV46cFU","properties":{"formattedCitation":"(Genuer et al., 2022)","plainCitation":"(Genuer et al., 2022)","noteIndex":0},"citationItems":[{"id":205,"uris":["http://zotero.org/users/10854879/items/QPBAD888"],"itemData":{"id":205,"type":"book","title":"VSURF: Variable Selection Using Random Forests","URL":"https://CRAN.R-project.org/package=VSURF","author":[{"family":"Genuer","given":"Robin"},{"family":"Poggi","given":"Jean-Michel"},{"family":"Tuleau-Malot","given":"Christine"}],"issued":{"date-parts":[["2022"]]}}}],"schema":"https://github.com/citation-style-language/schema/raw/master/csl-citation.json"} </w:instrText>
      </w:r>
      <w:r w:rsidR="00E72872">
        <w:fldChar w:fldCharType="separate"/>
      </w:r>
      <w:r w:rsidR="00E72872" w:rsidRPr="00E72872">
        <w:rPr>
          <w:rFonts w:cs="Calibri"/>
        </w:rPr>
        <w:t>(Genuer et al., 2022)</w:t>
      </w:r>
      <w:r w:rsidR="00E72872">
        <w:fldChar w:fldCharType="end"/>
      </w:r>
      <w:r>
        <w:t xml:space="preserve"> for the migratory and breeding season models. The migratory model employs the full set of variables, while the breeding season model uses a subset of variables inclined towards coarse resolution landscape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430"/>
        <w:gridCol w:w="2790"/>
      </w:tblGrid>
      <w:tr w:rsidR="001B3286" w:rsidRPr="0090587B" w14:paraId="3B7EEE50" w14:textId="77777777" w:rsidTr="0090587B">
        <w:trPr>
          <w:jc w:val="center"/>
        </w:trPr>
        <w:tc>
          <w:tcPr>
            <w:tcW w:w="2155" w:type="dxa"/>
            <w:tcBorders>
              <w:left w:val="nil"/>
              <w:bottom w:val="single" w:sz="4" w:space="0" w:color="auto"/>
              <w:right w:val="nil"/>
            </w:tcBorders>
            <w:shd w:val="clear" w:color="auto" w:fill="auto"/>
          </w:tcPr>
          <w:p w14:paraId="0A164BC9" w14:textId="77777777" w:rsidR="001B3286" w:rsidRPr="0090587B" w:rsidRDefault="001B3286" w:rsidP="0090587B">
            <w:pPr>
              <w:spacing w:after="0" w:line="240" w:lineRule="auto"/>
            </w:pPr>
            <w:r w:rsidRPr="0090587B">
              <w:t>Suite</w:t>
            </w:r>
          </w:p>
        </w:tc>
        <w:tc>
          <w:tcPr>
            <w:tcW w:w="2430" w:type="dxa"/>
            <w:tcBorders>
              <w:left w:val="nil"/>
              <w:bottom w:val="single" w:sz="4" w:space="0" w:color="auto"/>
              <w:right w:val="nil"/>
            </w:tcBorders>
            <w:shd w:val="clear" w:color="auto" w:fill="auto"/>
          </w:tcPr>
          <w:p w14:paraId="1466188B" w14:textId="77777777" w:rsidR="001B3286" w:rsidRPr="0090587B" w:rsidRDefault="001B3286" w:rsidP="0090587B">
            <w:pPr>
              <w:spacing w:after="0" w:line="240" w:lineRule="auto"/>
            </w:pPr>
            <w:r w:rsidRPr="0090587B">
              <w:t>Migratory</w:t>
            </w:r>
          </w:p>
        </w:tc>
        <w:tc>
          <w:tcPr>
            <w:tcW w:w="2790" w:type="dxa"/>
            <w:tcBorders>
              <w:left w:val="nil"/>
              <w:bottom w:val="single" w:sz="4" w:space="0" w:color="auto"/>
              <w:right w:val="nil"/>
            </w:tcBorders>
            <w:shd w:val="clear" w:color="auto" w:fill="auto"/>
          </w:tcPr>
          <w:p w14:paraId="2BC83AA7" w14:textId="77777777" w:rsidR="001B3286" w:rsidRPr="0090587B" w:rsidRDefault="00564097" w:rsidP="0090587B">
            <w:pPr>
              <w:spacing w:after="0" w:line="240" w:lineRule="auto"/>
            </w:pPr>
            <w:r w:rsidRPr="0090587B">
              <w:t>Breeding</w:t>
            </w:r>
          </w:p>
        </w:tc>
      </w:tr>
      <w:tr w:rsidR="001B3286" w:rsidRPr="0090587B" w14:paraId="149B7C2B" w14:textId="77777777" w:rsidTr="0090587B">
        <w:trPr>
          <w:trHeight w:val="1178"/>
          <w:jc w:val="center"/>
        </w:trPr>
        <w:tc>
          <w:tcPr>
            <w:tcW w:w="2155" w:type="dxa"/>
            <w:tcBorders>
              <w:left w:val="nil"/>
              <w:bottom w:val="nil"/>
              <w:right w:val="nil"/>
            </w:tcBorders>
            <w:shd w:val="clear" w:color="auto" w:fill="auto"/>
          </w:tcPr>
          <w:p w14:paraId="0F893E25" w14:textId="77777777" w:rsidR="001B3286" w:rsidRPr="0090587B" w:rsidRDefault="001B3286" w:rsidP="0090587B">
            <w:pPr>
              <w:spacing w:after="0" w:line="240" w:lineRule="auto"/>
            </w:pPr>
            <w:r w:rsidRPr="0090587B">
              <w:t>Landscape (500m)</w:t>
            </w:r>
          </w:p>
        </w:tc>
        <w:tc>
          <w:tcPr>
            <w:tcW w:w="2430" w:type="dxa"/>
            <w:tcBorders>
              <w:left w:val="nil"/>
              <w:bottom w:val="nil"/>
              <w:right w:val="nil"/>
            </w:tcBorders>
            <w:shd w:val="clear" w:color="auto" w:fill="auto"/>
          </w:tcPr>
          <w:p w14:paraId="1F21C512"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left w:val="nil"/>
              <w:bottom w:val="nil"/>
              <w:right w:val="nil"/>
            </w:tcBorders>
            <w:shd w:val="clear" w:color="auto" w:fill="auto"/>
          </w:tcPr>
          <w:p w14:paraId="6D91FCC8" w14:textId="77777777" w:rsidR="001B3286" w:rsidRPr="0090587B" w:rsidRDefault="001B3286" w:rsidP="0090587B">
            <w:pPr>
              <w:spacing w:after="0" w:line="240" w:lineRule="auto"/>
            </w:pPr>
          </w:p>
        </w:tc>
      </w:tr>
      <w:tr w:rsidR="001B3286" w:rsidRPr="0090587B" w14:paraId="31AB03B5" w14:textId="77777777" w:rsidTr="0090587B">
        <w:trPr>
          <w:trHeight w:val="1188"/>
          <w:jc w:val="center"/>
        </w:trPr>
        <w:tc>
          <w:tcPr>
            <w:tcW w:w="2155" w:type="dxa"/>
            <w:tcBorders>
              <w:top w:val="nil"/>
              <w:left w:val="nil"/>
              <w:bottom w:val="nil"/>
              <w:right w:val="nil"/>
            </w:tcBorders>
            <w:shd w:val="clear" w:color="auto" w:fill="auto"/>
          </w:tcPr>
          <w:p w14:paraId="2BF74CAC" w14:textId="77777777" w:rsidR="001B3286" w:rsidRPr="0090587B" w:rsidRDefault="001B3286" w:rsidP="0090587B">
            <w:pPr>
              <w:spacing w:after="0" w:line="240" w:lineRule="auto"/>
            </w:pPr>
            <w:r w:rsidRPr="0090587B">
              <w:t>Landscape (1km)</w:t>
            </w:r>
          </w:p>
        </w:tc>
        <w:tc>
          <w:tcPr>
            <w:tcW w:w="2430" w:type="dxa"/>
            <w:tcBorders>
              <w:top w:val="nil"/>
              <w:left w:val="nil"/>
              <w:bottom w:val="nil"/>
              <w:right w:val="nil"/>
            </w:tcBorders>
            <w:shd w:val="clear" w:color="auto" w:fill="auto"/>
          </w:tcPr>
          <w:p w14:paraId="49452E29"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7E08C643" w14:textId="77777777" w:rsidR="001B3286" w:rsidRPr="0090587B" w:rsidRDefault="001B3286" w:rsidP="0090587B">
            <w:pPr>
              <w:spacing w:after="0" w:line="240" w:lineRule="auto"/>
            </w:pPr>
            <w:r w:rsidRPr="0090587B">
              <w:t>% Agricultural</w:t>
            </w:r>
          </w:p>
        </w:tc>
      </w:tr>
      <w:tr w:rsidR="001B3286" w:rsidRPr="0090587B" w14:paraId="31667F29" w14:textId="77777777" w:rsidTr="0090587B">
        <w:trPr>
          <w:trHeight w:val="1197"/>
          <w:jc w:val="center"/>
        </w:trPr>
        <w:tc>
          <w:tcPr>
            <w:tcW w:w="2155" w:type="dxa"/>
            <w:tcBorders>
              <w:top w:val="nil"/>
              <w:left w:val="nil"/>
              <w:bottom w:val="nil"/>
              <w:right w:val="nil"/>
            </w:tcBorders>
            <w:shd w:val="clear" w:color="auto" w:fill="auto"/>
          </w:tcPr>
          <w:p w14:paraId="08BA0AE7" w14:textId="77777777" w:rsidR="001B3286" w:rsidRPr="0090587B" w:rsidRDefault="001B3286" w:rsidP="0090587B">
            <w:pPr>
              <w:spacing w:after="0" w:line="240" w:lineRule="auto"/>
            </w:pPr>
            <w:r w:rsidRPr="0090587B">
              <w:t>Landscape (5km)</w:t>
            </w:r>
          </w:p>
        </w:tc>
        <w:tc>
          <w:tcPr>
            <w:tcW w:w="2430" w:type="dxa"/>
            <w:tcBorders>
              <w:top w:val="nil"/>
              <w:left w:val="nil"/>
              <w:bottom w:val="nil"/>
              <w:right w:val="nil"/>
            </w:tcBorders>
            <w:shd w:val="clear" w:color="auto" w:fill="auto"/>
          </w:tcPr>
          <w:p w14:paraId="6440F2B8"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2AAC5C87" w14:textId="77777777" w:rsidR="001B3286" w:rsidRPr="0090587B" w:rsidRDefault="001B3286" w:rsidP="0090587B">
            <w:pPr>
              <w:spacing w:after="0" w:line="240" w:lineRule="auto"/>
            </w:pPr>
            <w:r w:rsidRPr="0090587B">
              <w:t>Cohesion, % Forest, % Agricultural, % Developed</w:t>
            </w:r>
          </w:p>
        </w:tc>
      </w:tr>
      <w:tr w:rsidR="001B3286" w:rsidRPr="0090587B" w14:paraId="57AB1BCB" w14:textId="77777777" w:rsidTr="0090587B">
        <w:trPr>
          <w:trHeight w:val="1197"/>
          <w:jc w:val="center"/>
        </w:trPr>
        <w:tc>
          <w:tcPr>
            <w:tcW w:w="2155" w:type="dxa"/>
            <w:tcBorders>
              <w:top w:val="nil"/>
              <w:left w:val="nil"/>
              <w:bottom w:val="nil"/>
              <w:right w:val="nil"/>
            </w:tcBorders>
            <w:shd w:val="clear" w:color="auto" w:fill="auto"/>
          </w:tcPr>
          <w:p w14:paraId="442912BF" w14:textId="77777777" w:rsidR="001B3286" w:rsidRPr="0090587B" w:rsidRDefault="001B3286" w:rsidP="0090587B">
            <w:pPr>
              <w:spacing w:after="0" w:line="240" w:lineRule="auto"/>
            </w:pPr>
            <w:r w:rsidRPr="0090587B">
              <w:lastRenderedPageBreak/>
              <w:t>Landscape (10km)</w:t>
            </w:r>
          </w:p>
        </w:tc>
        <w:tc>
          <w:tcPr>
            <w:tcW w:w="2430" w:type="dxa"/>
            <w:tcBorders>
              <w:top w:val="nil"/>
              <w:left w:val="nil"/>
              <w:bottom w:val="nil"/>
              <w:right w:val="nil"/>
            </w:tcBorders>
            <w:shd w:val="clear" w:color="auto" w:fill="auto"/>
          </w:tcPr>
          <w:p w14:paraId="76C114D5"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68491B59" w14:textId="77777777" w:rsidR="001B3286" w:rsidRPr="0090587B" w:rsidRDefault="001B3286" w:rsidP="0090587B">
            <w:pPr>
              <w:spacing w:after="0" w:line="240" w:lineRule="auto"/>
            </w:pPr>
            <w:r w:rsidRPr="0090587B">
              <w:t>Aggregation Index, Cohesion, % Agricultural, % Developed</w:t>
            </w:r>
          </w:p>
        </w:tc>
      </w:tr>
      <w:tr w:rsidR="001B3286" w:rsidRPr="0090587B" w14:paraId="7F1AB493" w14:textId="77777777" w:rsidTr="0090587B">
        <w:trPr>
          <w:trHeight w:val="648"/>
          <w:jc w:val="center"/>
        </w:trPr>
        <w:tc>
          <w:tcPr>
            <w:tcW w:w="2155" w:type="dxa"/>
            <w:tcBorders>
              <w:top w:val="nil"/>
              <w:left w:val="nil"/>
              <w:bottom w:val="nil"/>
              <w:right w:val="nil"/>
            </w:tcBorders>
            <w:shd w:val="clear" w:color="auto" w:fill="auto"/>
          </w:tcPr>
          <w:p w14:paraId="5A561B41" w14:textId="77777777" w:rsidR="001B3286" w:rsidRPr="0090587B" w:rsidRDefault="001B3286" w:rsidP="0090587B">
            <w:pPr>
              <w:spacing w:after="0" w:line="240" w:lineRule="auto"/>
            </w:pPr>
            <w:r w:rsidRPr="0090587B">
              <w:t>Land Cover</w:t>
            </w:r>
          </w:p>
        </w:tc>
        <w:tc>
          <w:tcPr>
            <w:tcW w:w="2430" w:type="dxa"/>
            <w:tcBorders>
              <w:top w:val="nil"/>
              <w:left w:val="nil"/>
              <w:bottom w:val="nil"/>
              <w:right w:val="nil"/>
            </w:tcBorders>
            <w:shd w:val="clear" w:color="auto" w:fill="auto"/>
          </w:tcPr>
          <w:p w14:paraId="346064A8" w14:textId="77777777" w:rsidR="001B3286" w:rsidRPr="0090587B" w:rsidRDefault="001B3286" w:rsidP="0090587B">
            <w:pPr>
              <w:spacing w:after="0" w:line="240" w:lineRule="auto"/>
            </w:pPr>
            <w:r w:rsidRPr="0090587B">
              <w:t>Forest, Successional Class</w:t>
            </w:r>
          </w:p>
        </w:tc>
        <w:tc>
          <w:tcPr>
            <w:tcW w:w="2790" w:type="dxa"/>
            <w:tcBorders>
              <w:top w:val="nil"/>
              <w:left w:val="nil"/>
              <w:bottom w:val="nil"/>
              <w:right w:val="nil"/>
            </w:tcBorders>
            <w:shd w:val="clear" w:color="auto" w:fill="auto"/>
          </w:tcPr>
          <w:p w14:paraId="710244EA" w14:textId="77777777" w:rsidR="001B3286" w:rsidRPr="0090587B" w:rsidRDefault="001B3286" w:rsidP="0090587B">
            <w:pPr>
              <w:spacing w:after="0" w:line="240" w:lineRule="auto"/>
            </w:pPr>
          </w:p>
        </w:tc>
      </w:tr>
      <w:tr w:rsidR="001B3286" w:rsidRPr="0090587B" w14:paraId="2E5FFFF6" w14:textId="77777777" w:rsidTr="0090587B">
        <w:trPr>
          <w:trHeight w:val="630"/>
          <w:jc w:val="center"/>
        </w:trPr>
        <w:tc>
          <w:tcPr>
            <w:tcW w:w="2155" w:type="dxa"/>
            <w:tcBorders>
              <w:top w:val="nil"/>
              <w:left w:val="nil"/>
              <w:bottom w:val="nil"/>
              <w:right w:val="nil"/>
            </w:tcBorders>
            <w:shd w:val="clear" w:color="auto" w:fill="auto"/>
          </w:tcPr>
          <w:p w14:paraId="3E8E5713" w14:textId="77777777" w:rsidR="001B3286" w:rsidRPr="0090587B" w:rsidRDefault="001B3286" w:rsidP="0090587B">
            <w:pPr>
              <w:spacing w:after="0" w:line="240" w:lineRule="auto"/>
            </w:pPr>
            <w:r w:rsidRPr="0090587B">
              <w:t>Geography</w:t>
            </w:r>
          </w:p>
        </w:tc>
        <w:tc>
          <w:tcPr>
            <w:tcW w:w="2430" w:type="dxa"/>
            <w:tcBorders>
              <w:top w:val="nil"/>
              <w:left w:val="nil"/>
              <w:bottom w:val="nil"/>
              <w:right w:val="nil"/>
            </w:tcBorders>
            <w:shd w:val="clear" w:color="auto" w:fill="auto"/>
          </w:tcPr>
          <w:p w14:paraId="75AF4E7D" w14:textId="77777777" w:rsidR="001B3286" w:rsidRPr="0090587B" w:rsidRDefault="001B3286" w:rsidP="0090587B">
            <w:pPr>
              <w:spacing w:after="0" w:line="240" w:lineRule="auto"/>
            </w:pPr>
            <w:r w:rsidRPr="0090587B">
              <w:t>Elevation, Slope, Ecoregions</w:t>
            </w:r>
          </w:p>
        </w:tc>
        <w:tc>
          <w:tcPr>
            <w:tcW w:w="2790" w:type="dxa"/>
            <w:tcBorders>
              <w:top w:val="nil"/>
              <w:left w:val="nil"/>
              <w:bottom w:val="nil"/>
              <w:right w:val="nil"/>
            </w:tcBorders>
            <w:shd w:val="clear" w:color="auto" w:fill="auto"/>
          </w:tcPr>
          <w:p w14:paraId="61630266" w14:textId="77777777" w:rsidR="001B3286" w:rsidRPr="0090587B" w:rsidRDefault="001B3286" w:rsidP="0090587B">
            <w:pPr>
              <w:spacing w:after="0" w:line="240" w:lineRule="auto"/>
            </w:pPr>
            <w:r w:rsidRPr="0090587B">
              <w:t>Elevation, Ecoregions</w:t>
            </w:r>
          </w:p>
        </w:tc>
      </w:tr>
      <w:tr w:rsidR="001B3286" w:rsidRPr="0090587B" w14:paraId="33A18159" w14:textId="77777777" w:rsidTr="0090587B">
        <w:trPr>
          <w:trHeight w:val="630"/>
          <w:jc w:val="center"/>
        </w:trPr>
        <w:tc>
          <w:tcPr>
            <w:tcW w:w="2155" w:type="dxa"/>
            <w:tcBorders>
              <w:top w:val="nil"/>
              <w:left w:val="nil"/>
              <w:bottom w:val="single" w:sz="4" w:space="0" w:color="auto"/>
              <w:right w:val="nil"/>
            </w:tcBorders>
            <w:shd w:val="clear" w:color="auto" w:fill="auto"/>
          </w:tcPr>
          <w:p w14:paraId="33EB5257" w14:textId="2AF6B00C" w:rsidR="001B3286" w:rsidRPr="0090587B" w:rsidRDefault="00916323" w:rsidP="0090587B">
            <w:pPr>
              <w:spacing w:after="0" w:line="240" w:lineRule="auto"/>
            </w:pPr>
            <w:r>
              <w:t xml:space="preserve">Soil </w:t>
            </w:r>
            <w:r w:rsidR="001B3286" w:rsidRPr="0090587B">
              <w:t>Moisture</w:t>
            </w:r>
          </w:p>
        </w:tc>
        <w:tc>
          <w:tcPr>
            <w:tcW w:w="2430" w:type="dxa"/>
            <w:tcBorders>
              <w:top w:val="nil"/>
              <w:left w:val="nil"/>
              <w:bottom w:val="single" w:sz="4" w:space="0" w:color="auto"/>
              <w:right w:val="nil"/>
            </w:tcBorders>
            <w:shd w:val="clear" w:color="auto" w:fill="auto"/>
          </w:tcPr>
          <w:p w14:paraId="65C2A281" w14:textId="77777777" w:rsidR="001B3286" w:rsidRPr="0090587B" w:rsidRDefault="001B3286" w:rsidP="0090587B">
            <w:pPr>
              <w:spacing w:after="0" w:line="240" w:lineRule="auto"/>
            </w:pPr>
            <w:r w:rsidRPr="0090587B">
              <w:t>Drainage, Topographic Wetness Index</w:t>
            </w:r>
          </w:p>
        </w:tc>
        <w:tc>
          <w:tcPr>
            <w:tcW w:w="2790" w:type="dxa"/>
            <w:tcBorders>
              <w:top w:val="nil"/>
              <w:left w:val="nil"/>
              <w:bottom w:val="single" w:sz="4" w:space="0" w:color="auto"/>
              <w:right w:val="nil"/>
            </w:tcBorders>
            <w:shd w:val="clear" w:color="auto" w:fill="auto"/>
          </w:tcPr>
          <w:p w14:paraId="76E112F7" w14:textId="77777777" w:rsidR="001B3286" w:rsidRPr="0090587B" w:rsidRDefault="001B3286" w:rsidP="0090587B">
            <w:pPr>
              <w:spacing w:after="0" w:line="240" w:lineRule="auto"/>
            </w:pPr>
          </w:p>
        </w:tc>
      </w:tr>
    </w:tbl>
    <w:p w14:paraId="5794D2C4" w14:textId="27E82F91" w:rsidR="001361FF" w:rsidRDefault="001361FF" w:rsidP="001B3286">
      <w:pPr>
        <w:spacing w:line="480" w:lineRule="auto"/>
        <w:sectPr w:rsidR="001361FF" w:rsidSect="005B7424">
          <w:footerReference w:type="default" r:id="rId10"/>
          <w:pgSz w:w="12240" w:h="15840"/>
          <w:pgMar w:top="1440" w:right="1440" w:bottom="1440" w:left="1440" w:header="720" w:footer="720" w:gutter="0"/>
          <w:lnNumType w:countBy="1" w:restart="continuous"/>
          <w:cols w:space="720"/>
          <w:docGrid w:linePitch="360"/>
        </w:sectPr>
      </w:pPr>
    </w:p>
    <w:p w14:paraId="03668119" w14:textId="5F14A682" w:rsidR="001361FF" w:rsidRDefault="007252AA" w:rsidP="001361FF">
      <w:pPr>
        <w:spacing w:line="480" w:lineRule="auto"/>
        <w:jc w:val="center"/>
      </w:pPr>
      <w:r>
        <w:rPr>
          <w:noProof/>
          <w:sz w:val="16"/>
          <w:szCs w:val="16"/>
        </w:rPr>
        <w:lastRenderedPageBreak/>
        <w:drawing>
          <wp:inline distT="0" distB="0" distL="0" distR="0" wp14:anchorId="3644A577" wp14:editId="7A689313">
            <wp:extent cx="5638800" cy="3537303"/>
            <wp:effectExtent l="0" t="0" r="0" b="635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6440" cy="3542095"/>
                    </a:xfrm>
                    <a:prstGeom prst="rect">
                      <a:avLst/>
                    </a:prstGeom>
                  </pic:spPr>
                </pic:pic>
              </a:graphicData>
            </a:graphic>
          </wp:inline>
        </w:drawing>
      </w:r>
    </w:p>
    <w:p w14:paraId="0E735209" w14:textId="29F6F9DC" w:rsidR="001361FF" w:rsidRDefault="001361FF" w:rsidP="001B3286">
      <w:pPr>
        <w:spacing w:line="480" w:lineRule="auto"/>
      </w:pPr>
      <w:r>
        <w:t xml:space="preserve">Figure </w:t>
      </w:r>
      <w:r w:rsidR="00FE0167">
        <w:t>3</w:t>
      </w:r>
      <w:r>
        <w:t xml:space="preserve">. Comparison of relationships between landscape variables and habitat suitability for </w:t>
      </w:r>
      <w:r w:rsidR="00623E4E">
        <w:t>breeding</w:t>
      </w:r>
      <w:r>
        <w:t xml:space="preserve"> and </w:t>
      </w:r>
      <w:r w:rsidR="00623E4E">
        <w:t>migratory</w:t>
      </w:r>
      <w:r w:rsidR="001976F4">
        <w:t xml:space="preserve"> season</w:t>
      </w:r>
      <w:r>
        <w:t xml:space="preserve"> models</w:t>
      </w:r>
      <w:r w:rsidR="000271CE">
        <w:t xml:space="preserve"> of American woodcock in Pennsylvania, USA</w:t>
      </w:r>
      <w:r>
        <w:t>.</w:t>
      </w:r>
      <w:r w:rsidR="00F13435">
        <w:t xml:space="preserve"> </w:t>
      </w:r>
      <w:r w:rsidR="00D84A76">
        <w:t xml:space="preserve">During the </w:t>
      </w:r>
      <w:r w:rsidR="001976F4">
        <w:t>breeding</w:t>
      </w:r>
      <w:r w:rsidR="00D84A76">
        <w:t xml:space="preserve"> season, woodcock habitat suitability is highest in highly aggregated landscapes with ~75% forest and ~25% agricultural cover. During the migratory season, however, woodcock become far more tolerant of landscapes that are unsuitable during the </w:t>
      </w:r>
      <w:r w:rsidR="001976F4">
        <w:t>breeding</w:t>
      </w:r>
      <w:r w:rsidR="00D84A76">
        <w:t xml:space="preserve"> season, including landscapes with higher proportions of developed cover.</w:t>
      </w:r>
      <w:r w:rsidR="00C0279D">
        <w:t xml:space="preserve"> Habitat suitability </w:t>
      </w:r>
      <w:r w:rsidR="00FF2245">
        <w:t>is</w:t>
      </w:r>
      <w:r w:rsidR="005C14A5">
        <w:t xml:space="preserve"> displayed on</w:t>
      </w:r>
      <w:r w:rsidR="00C0279D">
        <w:t xml:space="preserve"> a percentile scale, indicating whether a certain pixel was more suitable for woodcock occupancy than the corresponding percentage of other pixels in the state.</w:t>
      </w:r>
    </w:p>
    <w:p w14:paraId="791ECE5A" w14:textId="77777777" w:rsidR="001361FF" w:rsidRDefault="001361FF" w:rsidP="001B3286">
      <w:pPr>
        <w:spacing w:line="480" w:lineRule="auto"/>
        <w:sectPr w:rsidR="001361FF" w:rsidSect="00520BD5">
          <w:pgSz w:w="15840" w:h="12240" w:orient="landscape"/>
          <w:pgMar w:top="1440" w:right="1440" w:bottom="1440" w:left="1440" w:header="720" w:footer="720" w:gutter="0"/>
          <w:lnNumType w:countBy="1" w:restart="continuous"/>
          <w:cols w:space="720"/>
          <w:docGrid w:linePitch="360"/>
        </w:sectPr>
      </w:pPr>
    </w:p>
    <w:p w14:paraId="2DDF3D8B" w14:textId="1D8CECFA" w:rsidR="00A35E02" w:rsidRDefault="009D7B43" w:rsidP="00B111E8">
      <w:pPr>
        <w:spacing w:line="480" w:lineRule="auto"/>
        <w:jc w:val="center"/>
      </w:pPr>
      <w:r>
        <w:rPr>
          <w:noProof/>
        </w:rPr>
        <w:lastRenderedPageBreak/>
        <w:drawing>
          <wp:inline distT="0" distB="0" distL="0" distR="0" wp14:anchorId="292B29B4" wp14:editId="37770182">
            <wp:extent cx="4639733" cy="541302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42593" cy="5416359"/>
                    </a:xfrm>
                    <a:prstGeom prst="rect">
                      <a:avLst/>
                    </a:prstGeom>
                    <a:noFill/>
                    <a:ln>
                      <a:noFill/>
                    </a:ln>
                  </pic:spPr>
                </pic:pic>
              </a:graphicData>
            </a:graphic>
          </wp:inline>
        </w:drawing>
      </w:r>
    </w:p>
    <w:p w14:paraId="6848D83B" w14:textId="7686B7B2" w:rsidR="00427616" w:rsidRDefault="00A35E02" w:rsidP="00B111E8">
      <w:pPr>
        <w:spacing w:line="480" w:lineRule="auto"/>
      </w:pPr>
      <w:r>
        <w:t xml:space="preserve">Figure </w:t>
      </w:r>
      <w:r w:rsidR="00FE0167">
        <w:t>4</w:t>
      </w:r>
      <w:r>
        <w:t xml:space="preserve">. </w:t>
      </w:r>
      <w:r w:rsidR="00571FE0">
        <w:t xml:space="preserve">Breeding and </w:t>
      </w:r>
      <w:r w:rsidR="00E23F13">
        <w:t>migratory</w:t>
      </w:r>
      <w:r w:rsidR="007138AC">
        <w:t xml:space="preserve"> predictive habitat suitability</w:t>
      </w:r>
      <w:r w:rsidR="00E23F13">
        <w:t xml:space="preserve"> layers suggest that </w:t>
      </w:r>
      <w:r w:rsidR="000B754A">
        <w:t xml:space="preserve">woodcock select habitat at different scales in different seasons. </w:t>
      </w:r>
      <w:r w:rsidR="00E7767E">
        <w:t>C</w:t>
      </w:r>
      <w:r w:rsidR="00E55A0C">
        <w:t>ertain areas which are not</w:t>
      </w:r>
      <w:r w:rsidR="00EC3E9E">
        <w:t xml:space="preserve"> </w:t>
      </w:r>
      <w:r w:rsidR="00132AFF">
        <w:t>appropriate</w:t>
      </w:r>
      <w:r w:rsidR="00E55A0C">
        <w:t xml:space="preserve"> for breeding season habitat management</w:t>
      </w:r>
      <w:r w:rsidR="00C64BC5">
        <w:t>, such as southeastern Pennsylvania, may</w:t>
      </w:r>
      <w:r w:rsidR="00A805D3">
        <w:t xml:space="preserve"> be </w:t>
      </w:r>
      <w:r w:rsidR="00132AFF">
        <w:t>appropriate</w:t>
      </w:r>
      <w:r w:rsidR="00A805D3">
        <w:t xml:space="preserve"> for migratory habitat management.</w:t>
      </w:r>
      <w:r w:rsidR="00E7767E">
        <w:t xml:space="preserve"> </w:t>
      </w:r>
      <w:r w:rsidR="00C811AB">
        <w:t>Percentile</w:t>
      </w:r>
      <w:r w:rsidR="003D5302">
        <w:t xml:space="preserve"> indicates </w:t>
      </w:r>
      <w:r w:rsidR="00F83E0A">
        <w:t xml:space="preserve">whether a certain pixel was more suitable for woodcock occupancy than </w:t>
      </w:r>
      <w:r w:rsidR="00C811AB">
        <w:t>the corresponding percentage</w:t>
      </w:r>
      <w:r w:rsidR="00F83E0A">
        <w:t xml:space="preserve"> of other </w:t>
      </w:r>
      <w:r w:rsidR="00C811AB">
        <w:t>pixels in the state.</w:t>
      </w:r>
      <w:r w:rsidR="00427616">
        <w:br w:type="page"/>
      </w:r>
    </w:p>
    <w:p w14:paraId="4D9C4E5D" w14:textId="3F3EA6C8" w:rsidR="0047632B" w:rsidRDefault="002F6985" w:rsidP="00955C75">
      <w:pPr>
        <w:spacing w:line="480" w:lineRule="auto"/>
        <w:jc w:val="center"/>
      </w:pPr>
      <w:r>
        <w:rPr>
          <w:noProof/>
        </w:rPr>
        <w:lastRenderedPageBreak/>
        <w:drawing>
          <wp:inline distT="0" distB="0" distL="0" distR="0" wp14:anchorId="5D20B0F9" wp14:editId="7BA38635">
            <wp:extent cx="5591175" cy="4892278"/>
            <wp:effectExtent l="0" t="0" r="0" b="3810"/>
            <wp:docPr id="92812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1269" cy="4901110"/>
                    </a:xfrm>
                    <a:prstGeom prst="rect">
                      <a:avLst/>
                    </a:prstGeom>
                    <a:noFill/>
                    <a:ln>
                      <a:noFill/>
                    </a:ln>
                  </pic:spPr>
                </pic:pic>
              </a:graphicData>
            </a:graphic>
          </wp:inline>
        </w:drawing>
      </w:r>
    </w:p>
    <w:p w14:paraId="00771417" w14:textId="0D2930B4" w:rsidR="008A2494" w:rsidRDefault="008A2494" w:rsidP="00F1251E">
      <w:pPr>
        <w:spacing w:line="480" w:lineRule="auto"/>
      </w:pPr>
      <w:r>
        <w:t xml:space="preserve">Figure </w:t>
      </w:r>
      <w:r w:rsidR="00FE0167">
        <w:t>5</w:t>
      </w:r>
      <w:r>
        <w:t xml:space="preserve">. </w:t>
      </w:r>
      <w:r w:rsidR="005F52C4">
        <w:t>Breeding</w:t>
      </w:r>
      <w:r>
        <w:t xml:space="preserve"> and </w:t>
      </w:r>
      <w:r w:rsidR="005F52C4">
        <w:t>migratory</w:t>
      </w:r>
      <w:r>
        <w:t xml:space="preserve"> season habitat suitability </w:t>
      </w:r>
      <w:r w:rsidR="00B835CC">
        <w:t>for woodcock</w:t>
      </w:r>
      <w:r w:rsidR="00FE7C17">
        <w:t xml:space="preserve"> (5A)</w:t>
      </w:r>
      <w:r w:rsidR="00B835CC">
        <w:t xml:space="preserve"> by EPA level 3 ecoregion</w:t>
      </w:r>
      <w:r w:rsidR="00E06D3D">
        <w:t xml:space="preserve"> (5</w:t>
      </w:r>
      <w:r w:rsidR="00FE7C17">
        <w:t>B</w:t>
      </w:r>
      <w:r w:rsidR="00E06D3D">
        <w:t>)</w:t>
      </w:r>
      <w:r w:rsidR="00B835CC">
        <w:t xml:space="preserve"> </w:t>
      </w:r>
      <w:r>
        <w:t>in Pennsylvania</w:t>
      </w:r>
      <w:r w:rsidR="00941495">
        <w:t xml:space="preserve"> </w:t>
      </w:r>
      <w:r w:rsidR="00941495">
        <w:fldChar w:fldCharType="begin"/>
      </w:r>
      <w:r w:rsidR="00941495">
        <w:instrText xml:space="preserve"> ADDIN ZOTERO_ITEM CSL_CITATION {"citationID":"nuWkwBzL","properties":{"formattedCitation":"(Omernik and Griffith, 2014)","plainCitation":"(Omernik and Griffith, 2014)","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sidR="00941495">
        <w:fldChar w:fldCharType="separate"/>
      </w:r>
      <w:r w:rsidR="00941495" w:rsidRPr="00941495">
        <w:rPr>
          <w:rFonts w:cs="Calibri"/>
        </w:rPr>
        <w:t>(Omernik and Griffith, 2014)</w:t>
      </w:r>
      <w:r w:rsidR="00941495">
        <w:fldChar w:fldCharType="end"/>
      </w:r>
      <w:r w:rsidR="00F1251E">
        <w:t xml:space="preserve">. </w:t>
      </w:r>
      <w:r w:rsidR="00B835CC">
        <w:t>Three ecoregions,</w:t>
      </w:r>
      <w:r w:rsidR="00F1251E">
        <w:t xml:space="preserve"> Northern Piedmont, Middle Atlantic Coastal Plain, and </w:t>
      </w:r>
      <w:r w:rsidR="00383C2F">
        <w:t>Eastern Great Lakes Lowlands</w:t>
      </w:r>
      <w:r w:rsidR="00F1251E">
        <w:t>, had mean breeding season habitat suitability values of &lt;30% and mean migratory season habitat suitability values of &gt;60%</w:t>
      </w:r>
      <w:r w:rsidR="00D1174F">
        <w:t>.</w:t>
      </w:r>
      <w:r w:rsidR="00263F4F">
        <w:t xml:space="preserve"> Habitat suitability is calculated </w:t>
      </w:r>
      <w:r w:rsidR="00841EF4">
        <w:t xml:space="preserve">based on randomly sampled locations within each ecoregion </w:t>
      </w:r>
      <w:r w:rsidR="004342CB">
        <w:t xml:space="preserve">and uses </w:t>
      </w:r>
      <w:r w:rsidR="00263F4F">
        <w:t>a percentile scale, indicating whether a certain pixel was more suitable for woodcock occupancy than the corresponding percentage of other pixels in the state.</w:t>
      </w:r>
      <w:r w:rsidR="004342CB">
        <w:t xml:space="preserve"> Box</w:t>
      </w:r>
      <w:r w:rsidR="00246411">
        <w:t xml:space="preserve"> </w:t>
      </w:r>
      <w:r w:rsidR="004342CB">
        <w:t>plots</w:t>
      </w:r>
      <w:r w:rsidR="00E35482">
        <w:t>, arranged</w:t>
      </w:r>
      <w:r w:rsidR="004342CB">
        <w:t xml:space="preserve"> in the same order as the figure legend</w:t>
      </w:r>
      <w:r w:rsidR="00E35482">
        <w:t>,</w:t>
      </w:r>
      <w:r w:rsidR="00DA17B2" w:rsidRPr="00E00FE5">
        <w:t xml:space="preserve"> indicate the median and </w:t>
      </w:r>
      <w:r w:rsidR="00DA17B2">
        <w:t>interquartile range</w:t>
      </w:r>
      <w:r w:rsidR="00DA17B2" w:rsidRPr="00E00FE5">
        <w:t xml:space="preserve"> while whiskers extend to the largest/smallest value within 1.5 times the </w:t>
      </w:r>
      <w:r w:rsidR="00DA17B2">
        <w:t>interquartile range</w:t>
      </w:r>
      <w:r w:rsidR="00DA17B2" w:rsidRPr="00E00FE5">
        <w:t>.</w:t>
      </w:r>
      <w:r>
        <w:br w:type="page"/>
      </w:r>
    </w:p>
    <w:p w14:paraId="734A62B6" w14:textId="69012AC9" w:rsidR="005318C0" w:rsidRPr="00271779" w:rsidRDefault="00FB51B5" w:rsidP="004245DE">
      <w:pPr>
        <w:spacing w:line="480" w:lineRule="auto"/>
        <w:rPr>
          <w:b/>
          <w:bCs/>
        </w:rPr>
      </w:pPr>
      <w:r>
        <w:rPr>
          <w:b/>
          <w:bCs/>
        </w:rPr>
        <w:lastRenderedPageBreak/>
        <w:t xml:space="preserve">4 </w:t>
      </w:r>
      <w:r w:rsidR="005318C0" w:rsidRPr="00271779">
        <w:rPr>
          <w:b/>
          <w:bCs/>
        </w:rPr>
        <w:t>Discussion</w:t>
      </w:r>
    </w:p>
    <w:p w14:paraId="614A348A" w14:textId="705F89FB" w:rsidR="00F072FD" w:rsidRDefault="00E57E02" w:rsidP="006C5060">
      <w:pPr>
        <w:spacing w:line="480" w:lineRule="auto"/>
      </w:pPr>
      <w:r>
        <w:tab/>
      </w:r>
      <w:r w:rsidR="0019553D">
        <w:t xml:space="preserve">We </w:t>
      </w:r>
      <w:r w:rsidR="000271CE">
        <w:t>demonstrated an</w:t>
      </w:r>
      <w:r w:rsidR="00513813">
        <w:t xml:space="preserve"> </w:t>
      </w:r>
      <w:r w:rsidR="009816F0">
        <w:t xml:space="preserve">integration of </w:t>
      </w:r>
      <w:r w:rsidR="000271CE">
        <w:t xml:space="preserve">multi-season </w:t>
      </w:r>
      <w:r w:rsidR="002F7562">
        <w:t>species</w:t>
      </w:r>
      <w:r w:rsidR="005B02CC">
        <w:t xml:space="preserve"> </w:t>
      </w:r>
      <w:r w:rsidR="007C2C61">
        <w:t xml:space="preserve">distribution models </w:t>
      </w:r>
      <w:r w:rsidR="00B34243">
        <w:t xml:space="preserve">into a single </w:t>
      </w:r>
      <w:r w:rsidR="003A53DC">
        <w:t>SDS</w:t>
      </w:r>
      <w:r w:rsidR="00D12DEF">
        <w:t>S</w:t>
      </w:r>
      <w:r w:rsidR="000271CE">
        <w:t xml:space="preserve"> tool. The SDSS</w:t>
      </w:r>
      <w:r w:rsidR="001F6ADA">
        <w:t xml:space="preserve"> emphasize</w:t>
      </w:r>
      <w:r w:rsidR="000271CE">
        <w:t>s</w:t>
      </w:r>
      <w:r w:rsidR="001F6ADA">
        <w:t xml:space="preserve"> </w:t>
      </w:r>
      <w:r w:rsidR="00397C27">
        <w:t xml:space="preserve">the importance of </w:t>
      </w:r>
      <w:r w:rsidR="00610F08">
        <w:t>practitioner input</w:t>
      </w:r>
      <w:r w:rsidR="00397C27">
        <w:t xml:space="preserve"> </w:t>
      </w:r>
      <w:r w:rsidR="00B9307B">
        <w:t>in management prioritization</w:t>
      </w:r>
      <w:r w:rsidR="00397C27">
        <w:t xml:space="preserve"> by</w:t>
      </w:r>
      <w:r w:rsidR="00A302B4">
        <w:t xml:space="preserve"> allowing user choice in </w:t>
      </w:r>
      <w:r w:rsidR="00B9307B">
        <w:t xml:space="preserve">the weighting of breeding and migratory </w:t>
      </w:r>
      <w:r w:rsidR="0021442E">
        <w:t xml:space="preserve">habitat </w:t>
      </w:r>
      <w:r w:rsidR="000271CE">
        <w:t>to meet local</w:t>
      </w:r>
      <w:r w:rsidR="003819D5">
        <w:t xml:space="preserve"> management objectives.</w:t>
      </w:r>
      <w:r w:rsidR="00D90093">
        <w:t xml:space="preserve"> This approach </w:t>
      </w:r>
      <w:r w:rsidR="009D00D2">
        <w:t>allow</w:t>
      </w:r>
      <w:r w:rsidR="000271CE">
        <w:t>s</w:t>
      </w:r>
      <w:r w:rsidR="009D00D2">
        <w:t xml:space="preserve"> users to </w:t>
      </w:r>
      <w:r w:rsidR="00C965FA">
        <w:t xml:space="preserve">overcome issues with low cross-seasonal transferability </w:t>
      </w:r>
      <w:r w:rsidR="00842868">
        <w:t xml:space="preserve">in species distribution </w:t>
      </w:r>
      <w:r w:rsidR="00603351">
        <w:t>models and</w:t>
      </w:r>
      <w:r w:rsidR="00842868">
        <w:t xml:space="preserve"> </w:t>
      </w:r>
      <w:r w:rsidR="00347DD9">
        <w:t xml:space="preserve">prioritize management in a way that conserves habitat </w:t>
      </w:r>
      <w:r w:rsidR="000271CE">
        <w:t>across</w:t>
      </w:r>
      <w:r w:rsidR="00347DD9">
        <w:t xml:space="preserve"> stages of </w:t>
      </w:r>
      <w:r w:rsidR="000271CE">
        <w:t>the</w:t>
      </w:r>
      <w:r w:rsidR="004E2574">
        <w:t xml:space="preserve"> life cycle.</w:t>
      </w:r>
      <w:r w:rsidR="006E328E">
        <w:t xml:space="preserve"> </w:t>
      </w:r>
      <w:r w:rsidR="009328F9">
        <w:t>We also demonstrate that</w:t>
      </w:r>
      <w:r w:rsidR="00331D2A">
        <w:t>, due to</w:t>
      </w:r>
      <w:r w:rsidR="009328F9">
        <w:t xml:space="preserve"> </w:t>
      </w:r>
      <w:r w:rsidR="00C317DC">
        <w:t>low cross-seasonal transferability</w:t>
      </w:r>
      <w:r w:rsidR="00331D2A">
        <w:t xml:space="preserve">, </w:t>
      </w:r>
      <w:r w:rsidR="009328F9">
        <w:t xml:space="preserve">a </w:t>
      </w:r>
      <w:r w:rsidR="00936D62">
        <w:t xml:space="preserve">single-season </w:t>
      </w:r>
      <w:r w:rsidR="00C70DBA">
        <w:t xml:space="preserve">modeling </w:t>
      </w:r>
      <w:r w:rsidR="00936D62">
        <w:t xml:space="preserve">approach would not </w:t>
      </w:r>
      <w:r w:rsidR="0051521E">
        <w:t xml:space="preserve">adequately </w:t>
      </w:r>
      <w:r w:rsidR="00C70DBA">
        <w:t xml:space="preserve">conserve </w:t>
      </w:r>
      <w:r w:rsidR="00664009">
        <w:t xml:space="preserve">woodcock </w:t>
      </w:r>
      <w:r w:rsidR="00C70DBA">
        <w:t xml:space="preserve">habitat during multiple seasons. The correlation </w:t>
      </w:r>
      <w:r w:rsidR="001E3B22">
        <w:t xml:space="preserve">value between breeding and migratory habitat in the model </w:t>
      </w:r>
      <w:r w:rsidR="000D1CFC">
        <w:t>at a pixel level</w:t>
      </w:r>
      <w:r w:rsidR="00131081">
        <w:t xml:space="preserve"> </w:t>
      </w:r>
      <w:r w:rsidR="001E3B22">
        <w:t xml:space="preserve">was </w:t>
      </w:r>
      <w:r w:rsidR="00B836AF">
        <w:t>0.15</w:t>
      </w:r>
      <w:r w:rsidR="00E07594">
        <w:t xml:space="preserve">, </w:t>
      </w:r>
      <w:r w:rsidR="00131081">
        <w:t xml:space="preserve">and the correlation between </w:t>
      </w:r>
      <w:r w:rsidR="00D11C77">
        <w:t xml:space="preserve">the total breeding and migratory habitat provided by each gameland was </w:t>
      </w:r>
      <w:r w:rsidR="007B5E23">
        <w:t xml:space="preserve">0.39. </w:t>
      </w:r>
      <w:r w:rsidR="00A56FA4">
        <w:t>T</w:t>
      </w:r>
      <w:r w:rsidR="0097759E">
        <w:t>h</w:t>
      </w:r>
      <w:r w:rsidR="00B03937">
        <w:t>ese metrics</w:t>
      </w:r>
      <w:r w:rsidR="0097759E">
        <w:t xml:space="preserve"> indicate that an approach </w:t>
      </w:r>
      <w:r w:rsidR="0003182C">
        <w:t>that manages solely for</w:t>
      </w:r>
      <w:r w:rsidR="005373EB">
        <w:t xml:space="preserve"> woodcock</w:t>
      </w:r>
      <w:r w:rsidR="0003182C">
        <w:t xml:space="preserve"> breeding habitat </w:t>
      </w:r>
      <w:r w:rsidR="00B644B7">
        <w:t xml:space="preserve">at a local scale </w:t>
      </w:r>
      <w:r w:rsidR="0003182C">
        <w:t xml:space="preserve">is unlikely to </w:t>
      </w:r>
      <w:r w:rsidR="00060BAD">
        <w:t xml:space="preserve">result in </w:t>
      </w:r>
      <w:r w:rsidR="00EE41F3">
        <w:t>efficient</w:t>
      </w:r>
      <w:r w:rsidR="00F40138">
        <w:t xml:space="preserve"> </w:t>
      </w:r>
      <w:r w:rsidR="00060BAD">
        <w:t xml:space="preserve">conservation of </w:t>
      </w:r>
      <w:r w:rsidR="005373EB">
        <w:t xml:space="preserve">woodcock </w:t>
      </w:r>
      <w:r w:rsidR="00F40138">
        <w:t>migratory habitat.</w:t>
      </w:r>
      <w:r w:rsidR="00431BBE">
        <w:t xml:space="preserve"> The </w:t>
      </w:r>
      <w:r w:rsidR="00967733">
        <w:t>use</w:t>
      </w:r>
      <w:r w:rsidR="00431BBE">
        <w:t xml:space="preserve"> of a </w:t>
      </w:r>
      <w:r w:rsidR="00967733">
        <w:t xml:space="preserve">SDSS allows </w:t>
      </w:r>
      <w:r w:rsidR="00261263">
        <w:t xml:space="preserve">users to consider </w:t>
      </w:r>
      <w:r w:rsidR="00B67A53">
        <w:t xml:space="preserve">how their management strategy influences birds throughout multiple stages of their life </w:t>
      </w:r>
      <w:r w:rsidR="00331D2A">
        <w:t>cycle and</w:t>
      </w:r>
      <w:r w:rsidR="00B67A53">
        <w:t xml:space="preserve"> </w:t>
      </w:r>
      <w:r w:rsidR="007141C0">
        <w:t>encourages</w:t>
      </w:r>
      <w:r w:rsidR="002E556F">
        <w:t xml:space="preserve"> informed </w:t>
      </w:r>
      <w:r w:rsidR="007141C0">
        <w:t>decision-making</w:t>
      </w:r>
      <w:r w:rsidR="002E556F">
        <w:t xml:space="preserve"> regarding the importance of habitat during those stages.</w:t>
      </w:r>
    </w:p>
    <w:p w14:paraId="75A30E9B" w14:textId="0D5297D6" w:rsidR="00D57276" w:rsidRDefault="00D57276" w:rsidP="00D57276">
      <w:pPr>
        <w:spacing w:line="480" w:lineRule="auto"/>
        <w:ind w:firstLine="720"/>
      </w:pPr>
      <w:r>
        <w:t xml:space="preserve">Regional differences between the breeding and migratory models underscore the importance of multi-season distribution models in delineating regional priorities for migratory bird management. For the woodcock model, we found relatively low breeding season suitability within the Northern Piedmont, Middle Atlantic Coastal Plain, and the Eastern Great Lakes Lowlands ecoregions, despite high migratory suitability. User-weighted prioritization of seasonal habitat might allow managers in regions in which woodcock breeding habitat is scarce to instead prioritize migratory habitat management. On the other hand, </w:t>
      </w:r>
      <w:r w:rsidRPr="0027031B">
        <w:t>a manager of an area that provides breeding habitat in a region where breeding habitat is scarce might decide that their most effective decision would be to prioritize breeding habitat as much as possible</w:t>
      </w:r>
      <w:r>
        <w:t xml:space="preserve">. We posit that there might be several effective management strategies based on the </w:t>
      </w:r>
      <w:r>
        <w:lastRenderedPageBreak/>
        <w:t>information provided in multi-season distribution models, and the incorporation of user-specified weights empowers users to consider multiple possible management decisions and customize the information provided to inform their management strategy.</w:t>
      </w:r>
    </w:p>
    <w:p w14:paraId="009D199B" w14:textId="13D45A36" w:rsidR="00B72C12" w:rsidRDefault="00AE4CDC" w:rsidP="00604AB9">
      <w:pPr>
        <w:spacing w:line="480" w:lineRule="auto"/>
        <w:ind w:firstLine="720"/>
      </w:pPr>
      <w:r>
        <w:t xml:space="preserve">We </w:t>
      </w:r>
      <w:r w:rsidR="000271CE">
        <w:t>showed</w:t>
      </w:r>
      <w:r w:rsidR="00604AB9">
        <w:t xml:space="preserve"> that </w:t>
      </w:r>
      <w:r w:rsidR="007C6F5A">
        <w:t xml:space="preserve">American woodcock </w:t>
      </w:r>
      <w:r w:rsidR="000271CE">
        <w:t>occurred</w:t>
      </w:r>
      <w:r w:rsidR="007C6F5A">
        <w:t xml:space="preserve"> in distinctly different habitat during the breeding and migratory </w:t>
      </w:r>
      <w:r w:rsidR="004A2D95">
        <w:t>seasons</w:t>
      </w:r>
      <w:r w:rsidR="007C6F5A">
        <w:t xml:space="preserve"> in Pennsylvania</w:t>
      </w:r>
      <w:r w:rsidR="00877035">
        <w:t xml:space="preserve"> and</w:t>
      </w:r>
      <w:r w:rsidR="000271CE">
        <w:t xml:space="preserve"> were</w:t>
      </w:r>
      <w:r w:rsidR="00877035">
        <w:t xml:space="preserve"> associate</w:t>
      </w:r>
      <w:r w:rsidR="000271CE">
        <w:t>d</w:t>
      </w:r>
      <w:r w:rsidR="00877035">
        <w:t xml:space="preserve"> with </w:t>
      </w:r>
      <w:r w:rsidR="00041A4C">
        <w:t xml:space="preserve">different </w:t>
      </w:r>
      <w:r w:rsidR="004305A5">
        <w:t xml:space="preserve">spatial </w:t>
      </w:r>
      <w:r w:rsidR="00041A4C">
        <w:t>scales between seasons</w:t>
      </w:r>
      <w:r w:rsidR="00E20C5E">
        <w:t>.</w:t>
      </w:r>
      <w:r w:rsidR="00041A4C">
        <w:t xml:space="preserve"> </w:t>
      </w:r>
      <w:r w:rsidR="00122C89">
        <w:t xml:space="preserve">During the breeding season, woodcock habitat suitability </w:t>
      </w:r>
      <w:r w:rsidR="000271CE">
        <w:t>wa</w:t>
      </w:r>
      <w:r w:rsidR="00B0723B">
        <w:t xml:space="preserve">s dependent primarily on </w:t>
      </w:r>
      <w:r w:rsidR="008856B2">
        <w:t>covariates</w:t>
      </w:r>
      <w:r w:rsidR="00B0723B">
        <w:t xml:space="preserve"> at 5 and 10 km scales, while during the migratory </w:t>
      </w:r>
      <w:r w:rsidR="008463FE">
        <w:t>season</w:t>
      </w:r>
      <w:r w:rsidR="00B0723B">
        <w:t xml:space="preserve"> habitat suitability </w:t>
      </w:r>
      <w:r w:rsidR="00F06073">
        <w:t>was additionally dependent on covariates at 500m and 1 km scales.</w:t>
      </w:r>
      <w:r w:rsidR="00E26368">
        <w:t xml:space="preserve"> </w:t>
      </w:r>
      <w:r w:rsidR="003D54CB">
        <w:t xml:space="preserve">This pattern supports past observations </w:t>
      </w:r>
      <w:r w:rsidR="001414FD">
        <w:t xml:space="preserve">that migratory birds select habitat at a finer scale during the migratory season </w:t>
      </w:r>
      <w:r w:rsidR="00DF3CF7">
        <w:fldChar w:fldCharType="begin"/>
      </w:r>
      <w:r w:rsidR="00DF3CF7">
        <w:instrText xml:space="preserve"> ADDIN ZOTERO_ITEM CSL_CITATION {"citationID":"urhIgRgu","properties":{"formattedCitation":"(Stanley et al., 2021)","plainCitation":"(Stanley et al., 2021)","noteIndex":0},"citationItems":[{"id":165,"uris":["http://zotero.org/users/10854879/items/WGTCLCFB"],"itemData":{"id":165,"type":"article-journal","container-title":"Ecosphere","issue":"3","note":"publisher: Wiley Online Library","page":"e03421","source":"Google Scholar","title":"Seasonal variation in habitat selection for a Neotropical migratory songbird using high-resolution GPS tracking","volume":"12","author":[{"family":"Stanley","given":"Calandra Q."},{"family":"Dudash","given":"Michele R."},{"family":"Ryder","given":"Thomas B."},{"family":"Shriver","given":"W. Gregory"},{"family":"Serno","given":"Kimberly"},{"family":"Adalsteinsson","given":"Solny"},{"family":"Marra","given":"Peter P."}],"issued":{"date-parts":[["2021"]]}}}],"schema":"https://github.com/citation-style-language/schema/raw/master/csl-citation.json"} </w:instrText>
      </w:r>
      <w:r w:rsidR="00DF3CF7">
        <w:fldChar w:fldCharType="separate"/>
      </w:r>
      <w:r w:rsidR="00DF3CF7" w:rsidRPr="00DF3CF7">
        <w:rPr>
          <w:rFonts w:cs="Calibri"/>
        </w:rPr>
        <w:t>(Stanley et al., 2021)</w:t>
      </w:r>
      <w:r w:rsidR="00DF3CF7">
        <w:fldChar w:fldCharType="end"/>
      </w:r>
      <w:r w:rsidR="001414FD">
        <w:t>.</w:t>
      </w:r>
      <w:r w:rsidR="00E26368">
        <w:t xml:space="preserve"> </w:t>
      </w:r>
      <w:r w:rsidR="006B2253">
        <w:t xml:space="preserve">Due to these </w:t>
      </w:r>
      <w:r w:rsidR="00C17F64">
        <w:t>differences in the scale, managers may need to adjust management to match the scale of the season</w:t>
      </w:r>
      <w:r w:rsidR="005032CA">
        <w:t xml:space="preserve"> of interest</w:t>
      </w:r>
      <w:r w:rsidR="00C17F64">
        <w:t xml:space="preserve">. For example, woodcock management </w:t>
      </w:r>
      <w:r w:rsidR="008C36F6">
        <w:t xml:space="preserve">for breeding season habitat in Pennsylvania might focus on conserving broad </w:t>
      </w:r>
      <w:r w:rsidR="00142B1A">
        <w:t>swaths</w:t>
      </w:r>
      <w:r w:rsidR="008C36F6">
        <w:t xml:space="preserve"> of habitat on large public lands, </w:t>
      </w:r>
      <w:r w:rsidR="00FF5482">
        <w:t xml:space="preserve">such as Pennsylvania state gamelands. As the predictive layer is fairly uniform across </w:t>
      </w:r>
      <w:r w:rsidR="003668E4">
        <w:t xml:space="preserve">even large state gamelands, performing habitat management at that scale would likely be </w:t>
      </w:r>
      <w:r w:rsidR="005032CA">
        <w:t>effective</w:t>
      </w:r>
      <w:r w:rsidR="003668E4">
        <w:t>.</w:t>
      </w:r>
      <w:r w:rsidR="00E26368">
        <w:t xml:space="preserve"> </w:t>
      </w:r>
      <w:r w:rsidR="00142B1A">
        <w:t>However, the migratory model had a much finer spatial resolution</w:t>
      </w:r>
      <w:r w:rsidR="003C7ABE">
        <w:t xml:space="preserve">, and was much more prone to having small pockets of habitat in areas not </w:t>
      </w:r>
      <w:r w:rsidR="00F86479">
        <w:t>traditionally targeted by</w:t>
      </w:r>
      <w:r w:rsidR="003C7ABE">
        <w:t xml:space="preserve"> wildlife management</w:t>
      </w:r>
      <w:r w:rsidR="009B060C">
        <w:t xml:space="preserve"> agencies</w:t>
      </w:r>
      <w:r w:rsidR="003C7ABE">
        <w:t>, such as urban areas.</w:t>
      </w:r>
      <w:r w:rsidR="00102577">
        <w:t xml:space="preserve"> </w:t>
      </w:r>
      <w:r w:rsidR="00001FB1">
        <w:t>D</w:t>
      </w:r>
      <w:r w:rsidR="00D823AE">
        <w:t>ifferences in</w:t>
      </w:r>
      <w:r w:rsidR="00803800">
        <w:t xml:space="preserve"> the</w:t>
      </w:r>
      <w:r w:rsidR="00D823AE">
        <w:t xml:space="preserve"> spatial scale</w:t>
      </w:r>
      <w:r w:rsidR="00803800">
        <w:t xml:space="preserve"> of habitat associations</w:t>
      </w:r>
      <w:r w:rsidR="00D823AE">
        <w:t xml:space="preserve"> </w:t>
      </w:r>
      <w:r w:rsidR="00E25CF3">
        <w:t xml:space="preserve">between seasons </w:t>
      </w:r>
      <w:r w:rsidR="00803800">
        <w:t xml:space="preserve">demonstrate the necessity of </w:t>
      </w:r>
      <w:r w:rsidR="000018B6">
        <w:t xml:space="preserve">modeling </w:t>
      </w:r>
      <w:r w:rsidR="0091141C">
        <w:t xml:space="preserve">occupancy for each season separately, to ensure that management </w:t>
      </w:r>
      <w:r w:rsidR="00B216CD">
        <w:t>support</w:t>
      </w:r>
      <w:r w:rsidR="00384674">
        <w:t>s</w:t>
      </w:r>
      <w:r w:rsidR="00B216CD">
        <w:t xml:space="preserve"> the habitat</w:t>
      </w:r>
      <w:r w:rsidR="00A20460">
        <w:t xml:space="preserve"> requirements of</w:t>
      </w:r>
      <w:r w:rsidR="00B216CD">
        <w:t xml:space="preserve"> animals throughout </w:t>
      </w:r>
      <w:r w:rsidR="00D93F89">
        <w:t>the full</w:t>
      </w:r>
      <w:r w:rsidR="00B216CD">
        <w:t xml:space="preserve"> </w:t>
      </w:r>
      <w:r w:rsidR="008A4CD8">
        <w:t>annual cycle.</w:t>
      </w:r>
    </w:p>
    <w:p w14:paraId="4B9F70AE" w14:textId="0C98685A" w:rsidR="003B5AB0" w:rsidRDefault="009E68B0" w:rsidP="00B72C12">
      <w:pPr>
        <w:spacing w:line="480" w:lineRule="auto"/>
      </w:pPr>
      <w:r>
        <w:tab/>
      </w:r>
      <w:r w:rsidR="008C135F">
        <w:t xml:space="preserve">Multi-season </w:t>
      </w:r>
      <w:r w:rsidR="0021142C">
        <w:t xml:space="preserve">distribution modeling may also highlight areas </w:t>
      </w:r>
      <w:r w:rsidR="000271CE">
        <w:t xml:space="preserve">of potential for conservation </w:t>
      </w:r>
      <w:r w:rsidR="0021142C">
        <w:t>that are not traditionally managed for wildlife habitat</w:t>
      </w:r>
      <w:r w:rsidR="008A13FA">
        <w:t xml:space="preserve"> d</w:t>
      </w:r>
      <w:r w:rsidR="00A206D4">
        <w:t>ue to a lack of breeding season occupancy</w:t>
      </w:r>
      <w:r w:rsidR="001F5C21">
        <w:t>.</w:t>
      </w:r>
      <w:r w:rsidR="00CD21C0">
        <w:t xml:space="preserve"> </w:t>
      </w:r>
      <w:r w:rsidR="001C241B">
        <w:t xml:space="preserve">Woodcock were more tolerant of </w:t>
      </w:r>
      <w:r w:rsidR="00BF3139">
        <w:t>developed land cover during the migratory season than the breeding season</w:t>
      </w:r>
      <w:r w:rsidR="004D224C">
        <w:t xml:space="preserve">, and the migratory season model predicted use </w:t>
      </w:r>
      <w:r w:rsidR="00EE3BC0">
        <w:t xml:space="preserve">of highly developed areas such as suburban Philadelphia and Pittsburg. This corresponds with </w:t>
      </w:r>
      <w:r w:rsidR="00D778F1">
        <w:t>findings</w:t>
      </w:r>
      <w:r w:rsidR="00EE3BC0">
        <w:t xml:space="preserve"> of </w:t>
      </w:r>
      <w:r w:rsidR="007552B4">
        <w:rPr>
          <w:rFonts w:cs="Calibri"/>
        </w:rPr>
        <w:fldChar w:fldCharType="begin"/>
      </w:r>
      <w:r w:rsidR="00F71D5F">
        <w:rPr>
          <w:rFonts w:cs="Calibri"/>
        </w:rPr>
        <w:instrText xml:space="preserve"> ADDIN ZOTERO_ITEM CSL_CITATION {"citationID":"2XBXw6xy","properties":{"formattedCitation":"(Buler and Dawson, 2014)","plainCitation":"(Buler and Dawson, 2014)","dontUpdate":true,"noteIndex":0},"citationItems":[{"id":219,"uris":["http://zotero.org/users/10854879/items/LALD6DNL"],"itemData":{"id":219,"type":"article-journal","container-title":"The Condor: Ornithological Applications","issue":"3","note":"publisher: Oxford University Press","page":"357–370","source":"Google Scholar","title":"Radar analysis of fall bird migration stopover sites in the northeastern US","volume":"116","author":[{"family":"Buler","given":"Jeffrey J."},{"family":"Dawson","given":"Deanna K."}],"issued":{"date-parts":[["2014"]]}}}],"schema":"https://github.com/citation-style-language/schema/raw/master/csl-citation.json"} </w:instrText>
      </w:r>
      <w:r w:rsidR="007552B4">
        <w:rPr>
          <w:rFonts w:cs="Calibri"/>
        </w:rPr>
        <w:fldChar w:fldCharType="separate"/>
      </w:r>
      <w:r w:rsidR="007552B4" w:rsidRPr="007552B4">
        <w:rPr>
          <w:rFonts w:cs="Calibri"/>
        </w:rPr>
        <w:t xml:space="preserve">Buler and Dawson </w:t>
      </w:r>
      <w:r w:rsidR="00E218F6">
        <w:rPr>
          <w:rFonts w:cs="Calibri"/>
        </w:rPr>
        <w:t>(</w:t>
      </w:r>
      <w:r w:rsidR="007552B4" w:rsidRPr="007552B4">
        <w:rPr>
          <w:rFonts w:cs="Calibri"/>
        </w:rPr>
        <w:t>2014)</w:t>
      </w:r>
      <w:r w:rsidR="007552B4">
        <w:rPr>
          <w:rFonts w:cs="Calibri"/>
        </w:rPr>
        <w:fldChar w:fldCharType="end"/>
      </w:r>
      <w:r w:rsidR="002C53C2">
        <w:t>,</w:t>
      </w:r>
      <w:r w:rsidR="00EE3BC0">
        <w:t xml:space="preserve"> who found that migratory birds </w:t>
      </w:r>
      <w:r w:rsidR="00EE3BC0">
        <w:lastRenderedPageBreak/>
        <w:t xml:space="preserve">heavily </w:t>
      </w:r>
      <w:r w:rsidR="00D778F1">
        <w:t>use</w:t>
      </w:r>
      <w:r w:rsidR="000833B4">
        <w:t>d</w:t>
      </w:r>
      <w:r w:rsidR="00D778F1">
        <w:t xml:space="preserve"> </w:t>
      </w:r>
      <w:r w:rsidR="00022CA2">
        <w:t xml:space="preserve">urban greenspaces during </w:t>
      </w:r>
      <w:r w:rsidR="00D778F1">
        <w:t>s</w:t>
      </w:r>
      <w:r w:rsidR="00022CA2">
        <w:t>topover</w:t>
      </w:r>
      <w:r w:rsidR="002C53C2">
        <w:t xml:space="preserve">, presumably due to </w:t>
      </w:r>
      <w:r w:rsidR="00D778F1">
        <w:t xml:space="preserve">attraction to </w:t>
      </w:r>
      <w:r w:rsidR="00FA7A3B">
        <w:t>high</w:t>
      </w:r>
      <w:r w:rsidR="00D778F1">
        <w:t xml:space="preserve"> levels of</w:t>
      </w:r>
      <w:r w:rsidR="00FA7A3B">
        <w:t xml:space="preserve"> artificial light at night </w:t>
      </w:r>
      <w:r w:rsidR="00E218F6">
        <w:fldChar w:fldCharType="begin"/>
      </w:r>
      <w:r w:rsidR="00E218F6">
        <w:instrText xml:space="preserve"> ADDIN ZOTERO_ITEM CSL_CITATION {"citationID":"tTt3D6qV","properties":{"formattedCitation":"(McLaren et al., 2018)","plainCitation":"(McLaren et al., 2018)","noteIndex":0},"citationItems":[{"id":222,"uris":["http://zotero.org/users/10854879/items/I89WX43V"],"itemData":{"id":222,"type":"article-journal","container-title":"Ecology Letters","issue":"3","note":"publisher: Wiley Online Library","page":"356–364","source":"Google Scholar","title":"Artificial light at night confounds broad-scale habitat use by migrating birds","volume":"21","author":[{"family":"McLaren","given":"James D."},{"family":"Buler","given":"Jeffrey J."},{"family":"Schreckengost","given":"Tim"},{"family":"Smolinsky","given":"Jaclyn A."},{"family":"Boone","given":"Matthew"},{"family":"Emiel van Loon","given":"E."},{"family":"Dawson","given":"Deanna K."},{"family":"Walters","given":"Eric L."}],"issued":{"date-parts":[["2018"]]}}}],"schema":"https://github.com/citation-style-language/schema/raw/master/csl-citation.json"} </w:instrText>
      </w:r>
      <w:r w:rsidR="00E218F6">
        <w:fldChar w:fldCharType="separate"/>
      </w:r>
      <w:r w:rsidR="00E218F6" w:rsidRPr="00E218F6">
        <w:rPr>
          <w:rFonts w:cs="Calibri"/>
        </w:rPr>
        <w:t>(McLaren et al., 2018)</w:t>
      </w:r>
      <w:r w:rsidR="00E218F6">
        <w:fldChar w:fldCharType="end"/>
      </w:r>
      <w:r w:rsidR="00022CA2">
        <w:t xml:space="preserve"> </w:t>
      </w:r>
      <w:r w:rsidR="0032388F">
        <w:t xml:space="preserve">and lack of other stopover </w:t>
      </w:r>
      <w:r w:rsidR="00D778F1">
        <w:t>options</w:t>
      </w:r>
      <w:r w:rsidR="0032388F">
        <w:t xml:space="preserve">. One implication is that, in addition to management for woodcock at smaller spatial scales, </w:t>
      </w:r>
      <w:r w:rsidR="00A20460">
        <w:t>practitioners</w:t>
      </w:r>
      <w:r w:rsidR="0032388F">
        <w:t xml:space="preserve"> may need to consider management of urban greenspaces for migratory birds. </w:t>
      </w:r>
      <w:r w:rsidR="00FD614E">
        <w:t>Opportunit</w:t>
      </w:r>
      <w:r w:rsidR="00BB31A7">
        <w:t>ies</w:t>
      </w:r>
      <w:r w:rsidR="00FD614E">
        <w:t xml:space="preserve"> for urban habitat conservation might </w:t>
      </w:r>
      <w:r w:rsidR="00BB31A7">
        <w:t>come</w:t>
      </w:r>
      <w:r w:rsidR="00FD614E">
        <w:t xml:space="preserve"> </w:t>
      </w:r>
      <w:r w:rsidR="00E92F1B">
        <w:t xml:space="preserve">through partnerships </w:t>
      </w:r>
      <w:r w:rsidR="0093137B">
        <w:t xml:space="preserve">with </w:t>
      </w:r>
      <w:r w:rsidR="00E05EAB">
        <w:t>public</w:t>
      </w:r>
      <w:r w:rsidR="0093137B">
        <w:t xml:space="preserve"> and </w:t>
      </w:r>
      <w:r w:rsidR="00E05EAB">
        <w:t>private</w:t>
      </w:r>
      <w:r w:rsidR="0093137B">
        <w:t xml:space="preserve"> landowners</w:t>
      </w:r>
      <w:r w:rsidR="008B090B">
        <w:t xml:space="preserve">, such as </w:t>
      </w:r>
      <w:r w:rsidR="00BF6A98">
        <w:t>park</w:t>
      </w:r>
      <w:r w:rsidR="004C1D3B">
        <w:t xml:space="preserve"> authorities</w:t>
      </w:r>
      <w:r w:rsidR="00BF6A98">
        <w:t xml:space="preserve"> and </w:t>
      </w:r>
      <w:r w:rsidR="00427C11">
        <w:t>utilit</w:t>
      </w:r>
      <w:r w:rsidR="004C1D3B">
        <w:t>y companies</w:t>
      </w:r>
      <w:r w:rsidR="00BF6A98">
        <w:t>, to conserve migratory habitat in urban greenspaces.</w:t>
      </w:r>
      <w:r w:rsidR="008407D2">
        <w:t xml:space="preserve"> </w:t>
      </w:r>
      <w:r w:rsidR="00F0743B">
        <w:t xml:space="preserve">Another opportunity for urban habitat conservation </w:t>
      </w:r>
      <w:r w:rsidR="002D2BD8">
        <w:t xml:space="preserve">might be the </w:t>
      </w:r>
      <w:r w:rsidR="008E5F60">
        <w:t>Urban National Wildlife Refuge</w:t>
      </w:r>
      <w:r w:rsidR="002D2BD8">
        <w:t xml:space="preserve"> program</w:t>
      </w:r>
      <w:r w:rsidR="00B52D77">
        <w:t xml:space="preserve"> </w:t>
      </w:r>
      <w:r w:rsidR="00B52D77">
        <w:fldChar w:fldCharType="begin"/>
      </w:r>
      <w:r w:rsidR="00F71D5F">
        <w:instrText xml:space="preserve"> ADDIN ZOTERO_ITEM CSL_CITATION {"citationID":"EVltSjD0","properties":{"formattedCitation":"(USFWS, 2023)","plainCitation":"(USFWS, 2023)","noteIndex":0},"citationItems":[{"id":291,"uris":["http://zotero.org/users/10854879/items/XBY8IYJR"],"itemData":{"id":291,"type":"webpage","abstract":"The Urban Wildlife Conservation Program improves lives by expanding access to green space, education and outdoor recreation for Americans living in and around cities. Program members work to clear social and historical barriers and foster new connections that advance conservation and strengthen communities.","container-title":"FWS.gov","language":"en","title":"Urban Wildlife Conservation Program","URL":"https://www.fws.gov/program/urban-wildlife-conservation","author":[{"literal":"USFWS"}],"accessed":{"date-parts":[["2023",6,27]]},"issued":{"date-parts":[["2023",6,8]]}}}],"schema":"https://github.com/citation-style-language/schema/raw/master/csl-citation.json"} </w:instrText>
      </w:r>
      <w:r w:rsidR="00B52D77">
        <w:fldChar w:fldCharType="separate"/>
      </w:r>
      <w:r w:rsidR="00F71D5F" w:rsidRPr="00F71D5F">
        <w:rPr>
          <w:rFonts w:cs="Calibri"/>
        </w:rPr>
        <w:t>(USFWS, 2023)</w:t>
      </w:r>
      <w:r w:rsidR="00B52D77">
        <w:fldChar w:fldCharType="end"/>
      </w:r>
      <w:r w:rsidR="00584C87">
        <w:t>, which ha</w:t>
      </w:r>
      <w:r w:rsidR="002D2BD8">
        <w:t>s</w:t>
      </w:r>
      <w:r w:rsidR="00584C87">
        <w:t xml:space="preserve"> dual roles in </w:t>
      </w:r>
      <w:r w:rsidR="000E6582">
        <w:t xml:space="preserve">preserving wildlife habitat and </w:t>
      </w:r>
      <w:r w:rsidR="00E71D6A">
        <w:t xml:space="preserve">expanding </w:t>
      </w:r>
      <w:r w:rsidR="006F5396">
        <w:t xml:space="preserve">access to </w:t>
      </w:r>
      <w:r w:rsidR="00985689">
        <w:t>natural areas for historically excluded communities.</w:t>
      </w:r>
      <w:r w:rsidR="00E677ED">
        <w:t xml:space="preserve"> </w:t>
      </w:r>
      <w:r w:rsidR="006464B7">
        <w:t>Pennsylvania is host to one</w:t>
      </w:r>
      <w:r w:rsidR="00F916BA">
        <w:t xml:space="preserve"> Urban Na</w:t>
      </w:r>
      <w:r w:rsidR="000D2177">
        <w:t>tional Wildlife Refuge, John Heinz National Wildlife Refuge at Tinicum</w:t>
      </w:r>
      <w:r w:rsidR="00A564E5">
        <w:t xml:space="preserve">, </w:t>
      </w:r>
      <w:r w:rsidR="006464B7">
        <w:t>located</w:t>
      </w:r>
      <w:r w:rsidR="002D2BD8">
        <w:t xml:space="preserve"> in</w:t>
      </w:r>
      <w:r w:rsidR="00A564E5">
        <w:t xml:space="preserve"> the Philadelphia suburbs</w:t>
      </w:r>
      <w:r w:rsidR="006464B7">
        <w:t xml:space="preserve">. </w:t>
      </w:r>
      <w:r w:rsidR="000271CE">
        <w:t>Our model predicted</w:t>
      </w:r>
      <w:r w:rsidR="00A564E5">
        <w:t xml:space="preserve"> </w:t>
      </w:r>
      <w:r w:rsidR="00EB3D81">
        <w:t>high migratory habitat suitability for woodcoc</w:t>
      </w:r>
      <w:r w:rsidR="006464B7">
        <w:t>k</w:t>
      </w:r>
      <w:r w:rsidR="000271CE">
        <w:t xml:space="preserve"> within this refuge</w:t>
      </w:r>
      <w:r w:rsidR="00FE06AE">
        <w:t>,</w:t>
      </w:r>
      <w:r w:rsidR="00C73AC3">
        <w:t xml:space="preserve"> </w:t>
      </w:r>
      <w:r w:rsidR="00FE06AE">
        <w:t>demonstrating</w:t>
      </w:r>
      <w:r w:rsidR="00FD6365">
        <w:t xml:space="preserve"> how </w:t>
      </w:r>
      <w:r w:rsidR="00745389">
        <w:t>u</w:t>
      </w:r>
      <w:r w:rsidR="00C60D09">
        <w:t>rban wildlife re</w:t>
      </w:r>
      <w:r w:rsidR="00BC63EC">
        <w:t xml:space="preserve">fuges </w:t>
      </w:r>
      <w:r w:rsidR="008B353A">
        <w:t xml:space="preserve">may </w:t>
      </w:r>
      <w:r w:rsidR="00CA1932">
        <w:t xml:space="preserve">provide crucial stopover habitat </w:t>
      </w:r>
      <w:r w:rsidR="00AE263C">
        <w:t>in heavily urbanized areas</w:t>
      </w:r>
      <w:r w:rsidR="00CA1932">
        <w:t>.</w:t>
      </w:r>
    </w:p>
    <w:p w14:paraId="0ECBFC21" w14:textId="01D47A3E" w:rsidR="00BF219E" w:rsidRDefault="00105439" w:rsidP="009500BF">
      <w:pPr>
        <w:spacing w:line="480" w:lineRule="auto"/>
      </w:pPr>
      <w:r>
        <w:tab/>
      </w:r>
      <w:r w:rsidR="0050066B">
        <w:t>A</w:t>
      </w:r>
      <w:r w:rsidR="006D6268">
        <w:t xml:space="preserve"> </w:t>
      </w:r>
      <w:r w:rsidR="00B341D3">
        <w:t>multi-season distribution model</w:t>
      </w:r>
      <w:r w:rsidR="006D6268">
        <w:t xml:space="preserve"> framework</w:t>
      </w:r>
      <w:r w:rsidR="0050066B">
        <w:t xml:space="preserve"> </w:t>
      </w:r>
      <w:r w:rsidR="009B6EB6">
        <w:t xml:space="preserve">is particularly well suited to migratory bird management due to its flexibility in </w:t>
      </w:r>
      <w:r w:rsidR="009F69BA">
        <w:t xml:space="preserve">application of multiple </w:t>
      </w:r>
      <w:r w:rsidR="009B6EB6">
        <w:t>data sources</w:t>
      </w:r>
      <w:r w:rsidR="00801AE0">
        <w:t xml:space="preserve">, which is particularly useful for species that are studied using separate techniques and surveys during each season. While there are </w:t>
      </w:r>
      <w:r w:rsidR="00FE58CB">
        <w:t>several</w:t>
      </w:r>
      <w:r w:rsidR="00801AE0">
        <w:t xml:space="preserve"> </w:t>
      </w:r>
      <w:r w:rsidR="00FE58CB">
        <w:t>surveys</w:t>
      </w:r>
      <w:r w:rsidR="00801AE0">
        <w:t xml:space="preserve"> for examining bird distribution during the breeding and wintering seasons</w:t>
      </w:r>
      <w:r w:rsidR="0050066B">
        <w:t xml:space="preserve"> </w:t>
      </w:r>
      <w:r w:rsidR="00477C52">
        <w:fldChar w:fldCharType="begin"/>
      </w:r>
      <w:r w:rsidR="00910622">
        <w:instrText xml:space="preserve"> ADDIN ZOTERO_ITEM CSL_CITATION {"citationID":"Eii3eCCd","properties":{"formattedCitation":"(Bonter and Greig, 2021; Robbins et al., 1986)","plainCitation":"(Bonter and Greig, 2021; Robbins et al., 1986)","dontUpdate":true,"noteIndex":0},"citationItems":[{"id":228,"uris":["http://zotero.org/users/10854879/items/UMBCNTC6"],"itemData":{"id":228,"type":"article-journal","container-title":"Frontiers in Ecology and Evolution","note":"publisher: Frontiers Media SA","page":"619682","source":"Google Scholar","title":"Over 30 years of standardized bird counts at supplementary feeding stations in North America: a citizen science data report for Project FeederWatch","title-short":"Over 30 years of standardized bird counts at supplementary feeding stations in North America","volume":"9","author":[{"family":"Bonter","given":"David N."},{"family":"Greig","given":"Emma I."}],"issued":{"date-parts":[["2021"]]}}},{"id":225,"uris":["http://zotero.org/users/10854879/items/NX3YY2BI"],"itemData":{"id":225,"type":"report","event-place":"Laurel, MD","publisher":"Patuxent Wildlife Research Center","publisher-place":"Laurel, MD","source":"Google Scholar","title":"The Breeding Bird Survey: its first fifteen years, 1965-1979","title-short":"The Breeding Bird Survey","author":[{"family":"Robbins","given":"Chandler S."},{"family":"Bystrak","given":"Danny"},{"family":"Geissler","given":"Paul H."}],"issued":{"date-parts":[["1986"]]}}}],"schema":"https://github.com/citation-style-language/schema/raw/master/csl-citation.json"} </w:instrText>
      </w:r>
      <w:r w:rsidR="00477C52">
        <w:fldChar w:fldCharType="separate"/>
      </w:r>
      <w:r w:rsidR="00477C52" w:rsidRPr="00477C52">
        <w:rPr>
          <w:rFonts w:cs="Calibri"/>
        </w:rPr>
        <w:t>(</w:t>
      </w:r>
      <w:r w:rsidR="00516FC0">
        <w:rPr>
          <w:rFonts w:cs="Calibri"/>
        </w:rPr>
        <w:t xml:space="preserve">e.g. </w:t>
      </w:r>
      <w:r w:rsidR="00477C52" w:rsidRPr="00477C52">
        <w:rPr>
          <w:rFonts w:cs="Calibri"/>
        </w:rPr>
        <w:t>Bonter and Greig, 2021; Robbins et al., 1986)</w:t>
      </w:r>
      <w:r w:rsidR="00477C52">
        <w:fldChar w:fldCharType="end"/>
      </w:r>
      <w:r w:rsidR="00FE58CB">
        <w:t xml:space="preserve">, examining bird habitat use during the migratory period continues to be a challenge. Individually-marked birds with GPS transmitters are the gold standard for this type of analysis, as stopover locations can be separated from breeding and wintering locations </w:t>
      </w:r>
      <w:r w:rsidR="00721A20">
        <w:t>for each tagged bird</w:t>
      </w:r>
      <w:r w:rsidR="00FE58CB">
        <w:t>. However, GPS transmitters are still too large to attach to many</w:t>
      </w:r>
      <w:r w:rsidR="00DD55DA">
        <w:t xml:space="preserve"> small migratory birds</w:t>
      </w:r>
      <w:r w:rsidR="00FE58CB">
        <w:t xml:space="preserve">, and the low number of stopovers attained per individual (mean </w:t>
      </w:r>
      <w:r w:rsidR="00370438">
        <w:t>= 1.4</w:t>
      </w:r>
      <w:r w:rsidR="00FE58CB">
        <w:t xml:space="preserve">, sd </w:t>
      </w:r>
      <w:r w:rsidR="00370438">
        <w:t>= 0.6</w:t>
      </w:r>
      <w:r w:rsidR="00FE58CB">
        <w:t xml:space="preserve"> in this study) combined with the considerable price of these transmitters may make attaining a large sample size a financial difficulty for most study species. The use of citizen science data collected during migration, such as the eBird data collection platform</w:t>
      </w:r>
      <w:r w:rsidR="00516FC0">
        <w:t xml:space="preserve"> </w:t>
      </w:r>
      <w:r w:rsidR="00516FC0">
        <w:fldChar w:fldCharType="begin"/>
      </w:r>
      <w:r w:rsidR="00516FC0">
        <w:instrText xml:space="preserve"> ADDIN ZOTERO_ITEM CSL_CITATION {"citationID":"GdPKtKwv","properties":{"formattedCitation":"(Sullivan et al., 2009)","plainCitation":"(Sullivan et al., 2009)","noteIndex":0},"citationItems":[{"id":230,"uris":["http://zotero.org/users/10854879/items/TRZRWAVL"],"itemData":{"id":230,"type":"article-journal","container-title":"Biological conservation","issue":"10","note":"publisher: Elsevier","page":"2282–2292","source":"Google Scholar","title":"eBird: A citizen-based bird observation network in the biological sciences","title-short":"eBird","volume":"142","author":[{"family":"Sullivan","given":"Brian L."},{"family":"Wood","given":"Christopher L."},{"family":"Iliff","given":"Marshall J."},{"family":"Bonney","given":"Rick E."},{"family":"Fink","given":"Daniel"},{"family":"Kelling","given":"Steve"}],"issued":{"date-parts":[["2009"]]}}}],"schema":"https://github.com/citation-style-language/schema/raw/master/csl-citation.json"} </w:instrText>
      </w:r>
      <w:r w:rsidR="00516FC0">
        <w:fldChar w:fldCharType="separate"/>
      </w:r>
      <w:r w:rsidR="00516FC0" w:rsidRPr="00516FC0">
        <w:rPr>
          <w:rFonts w:cs="Calibri"/>
        </w:rPr>
        <w:t>(Sullivan et al., 2009)</w:t>
      </w:r>
      <w:r w:rsidR="00516FC0">
        <w:fldChar w:fldCharType="end"/>
      </w:r>
      <w:r w:rsidR="00FE58CB">
        <w:t xml:space="preserve">, may provide a more generalizable way to collect stopover </w:t>
      </w:r>
      <w:r w:rsidR="00FE58CB">
        <w:lastRenderedPageBreak/>
        <w:t xml:space="preserve">location data, but certain assumptions </w:t>
      </w:r>
      <w:r w:rsidR="0050066B">
        <w:t>must</w:t>
      </w:r>
      <w:r w:rsidR="00FE58CB">
        <w:t xml:space="preserve"> be made to distinguish true migratory locations from early breeding/wintering season arrivals. </w:t>
      </w:r>
      <w:r w:rsidR="0078464E">
        <w:t xml:space="preserve">Decisions on seasonal management priorities </w:t>
      </w:r>
      <w:r w:rsidR="00B95988">
        <w:t xml:space="preserve">can </w:t>
      </w:r>
      <w:r w:rsidR="0078464E">
        <w:t>also be informed by other data sources</w:t>
      </w:r>
      <w:r w:rsidR="00B95988">
        <w:t xml:space="preserve"> and models</w:t>
      </w:r>
      <w:r w:rsidR="0078464E">
        <w:t>, s</w:t>
      </w:r>
      <w:r w:rsidR="00FE58CB">
        <w:t xml:space="preserve">uch as </w:t>
      </w:r>
      <w:r w:rsidR="002003F7">
        <w:t>multi-season</w:t>
      </w:r>
      <w:r w:rsidR="00801AE0">
        <w:t xml:space="preserve"> survival models to determine whether breeding or migratory habitat has a greater role in limiting survival</w:t>
      </w:r>
      <w:r w:rsidR="00B95988">
        <w:t xml:space="preserve"> or</w:t>
      </w:r>
      <w:r w:rsidR="00801AE0">
        <w:t xml:space="preserve"> migratory </w:t>
      </w:r>
      <w:r w:rsidR="00FE58CB">
        <w:t xml:space="preserve">corridor models to </w:t>
      </w:r>
      <w:r w:rsidR="00182CDD">
        <w:t>identify</w:t>
      </w:r>
      <w:r w:rsidR="005C2BD4">
        <w:t xml:space="preserve"> high densities of migrants</w:t>
      </w:r>
      <w:r w:rsidR="00827B52">
        <w:t xml:space="preserve"> </w:t>
      </w:r>
      <w:r w:rsidR="00B507BE">
        <w:fldChar w:fldCharType="begin"/>
      </w:r>
      <w:r w:rsidR="00B507BE">
        <w:instrText xml:space="preserve"> ADDIN ZOTERO_ITEM CSL_CITATION {"citationID":"40bQ7TPJ","properties":{"formattedCitation":"(Cohen et al., 2022)","plainCitation":"(Cohen et al., 2022)","noteIndex":0},"citationItems":[{"id":142,"uris":["http://zotero.org/users/10854879/items/7A8JJ3ZS"],"itemData":{"id":142,"type":"article-journal","container-title":"Conservation Letters","issue":"4","note":"publisher: Wiley Online Library","page":"e12887","source":"Google Scholar","title":"Using weather radar to help minimize wind energy impacts on nocturnally migrating birds","volume":"15","author":[{"family":"Cohen","given":"Emily B."},{"family":"Buler","given":"Jeffrey J."},{"family":"Horton","given":"Kyle G."},{"family":"Loss","given":"Scott R."},{"family":"Cabrera-Cruz","given":"Sergio A."},{"family":"Smolinsky","given":"Jaclyn A."},{"family":"Marra","given":"Peter P."}],"issued":{"date-parts":[["2022"]]}}}],"schema":"https://github.com/citation-style-language/schema/raw/master/csl-citation.json"} </w:instrText>
      </w:r>
      <w:r w:rsidR="00B507BE">
        <w:fldChar w:fldCharType="separate"/>
      </w:r>
      <w:r w:rsidR="00B507BE" w:rsidRPr="00B507BE">
        <w:rPr>
          <w:rFonts w:cs="Calibri"/>
        </w:rPr>
        <w:t>(Cohen et al., 2022)</w:t>
      </w:r>
      <w:r w:rsidR="00B507BE">
        <w:fldChar w:fldCharType="end"/>
      </w:r>
      <w:r w:rsidR="005C2BD4">
        <w:t xml:space="preserve">. </w:t>
      </w:r>
      <w:r w:rsidR="00BF219E" w:rsidRPr="00BF219E">
        <w:t>SDSS provide a framework for blending these multi-season datasets and models to improve management and conservation decision making for migratory birds.</w:t>
      </w:r>
    </w:p>
    <w:p w14:paraId="4483F236" w14:textId="561E447B" w:rsidR="007F76C4" w:rsidRDefault="007F76C4" w:rsidP="009500BF">
      <w:pPr>
        <w:spacing w:line="480" w:lineRule="auto"/>
        <w:rPr>
          <w:b/>
          <w:bCs/>
        </w:rPr>
      </w:pPr>
      <w:r w:rsidRPr="007F76C4">
        <w:rPr>
          <w:b/>
          <w:bCs/>
        </w:rPr>
        <w:t>CRediT authorship contribution statement</w:t>
      </w:r>
    </w:p>
    <w:p w14:paraId="5A831621" w14:textId="476EF0DB" w:rsidR="00C32E3D" w:rsidRPr="00363169" w:rsidRDefault="00017DD1" w:rsidP="009500BF">
      <w:pPr>
        <w:spacing w:line="480" w:lineRule="auto"/>
      </w:pPr>
      <w:r>
        <w:t xml:space="preserve">LA </w:t>
      </w:r>
      <w:r w:rsidRPr="00810E70">
        <w:t xml:space="preserve">Berigan, </w:t>
      </w:r>
      <w:r>
        <w:t xml:space="preserve">AM </w:t>
      </w:r>
      <w:r w:rsidRPr="00810E70">
        <w:t>Roth,</w:t>
      </w:r>
      <w:r>
        <w:t xml:space="preserve"> LM</w:t>
      </w:r>
      <w:r w:rsidRPr="00810E70">
        <w:t xml:space="preserve"> Williams,</w:t>
      </w:r>
      <w:r>
        <w:t xml:space="preserve"> KR</w:t>
      </w:r>
      <w:r w:rsidRPr="00810E70">
        <w:t xml:space="preserve"> Duren,</w:t>
      </w:r>
      <w:r w:rsidR="00EB20E8">
        <w:t xml:space="preserve"> S</w:t>
      </w:r>
      <w:r>
        <w:t xml:space="preserve"> Bearer, </w:t>
      </w:r>
      <w:r w:rsidR="00EB20E8">
        <w:t xml:space="preserve">K </w:t>
      </w:r>
      <w:r>
        <w:t>Wenner,</w:t>
      </w:r>
      <w:r w:rsidR="00EB20E8">
        <w:t xml:space="preserve"> P</w:t>
      </w:r>
      <w:r>
        <w:t xml:space="preserve"> Kasper,</w:t>
      </w:r>
      <w:r w:rsidR="00EB20E8">
        <w:t xml:space="preserve"> and EJ</w:t>
      </w:r>
      <w:r w:rsidRPr="00810E70">
        <w:t xml:space="preserve"> Blomberg </w:t>
      </w:r>
      <w:r w:rsidR="00AC0014">
        <w:t>contributed to the conceptualization of this study</w:t>
      </w:r>
      <w:r w:rsidR="00CA2621">
        <w:t xml:space="preserve"> and design of the methodology.</w:t>
      </w:r>
      <w:r w:rsidR="00BB4DD9">
        <w:t xml:space="preserve"> </w:t>
      </w:r>
      <w:r w:rsidR="000B4DF8">
        <w:t xml:space="preserve">KR Duren acquired funding for the creation of W-PAST, while EJ Blomberg and LM Williams acquired funding for the expansion of the </w:t>
      </w:r>
      <w:r w:rsidR="0057405A">
        <w:t>Eastern Woodcock Migration Research Cooperative (</w:t>
      </w:r>
      <w:r w:rsidR="000B4DF8">
        <w:t>EWMRC</w:t>
      </w:r>
      <w:r w:rsidR="0057405A">
        <w:t>)</w:t>
      </w:r>
      <w:r w:rsidR="000B4DF8">
        <w:t xml:space="preserve"> into Pennsylvania.</w:t>
      </w:r>
      <w:r w:rsidR="006605DE">
        <w:t xml:space="preserve"> LA Berigan and AC Fish curated the GPS data and LM Williams curated the survey data used in this study. </w:t>
      </w:r>
      <w:r w:rsidR="00BB4DD9">
        <w:t xml:space="preserve">LA Berigan conducted the formal analysis and </w:t>
      </w:r>
      <w:r w:rsidR="00330E32">
        <w:t>built the W-PAST tool.</w:t>
      </w:r>
      <w:r w:rsidR="006605DE">
        <w:t xml:space="preserve"> </w:t>
      </w:r>
      <w:r w:rsidR="00E61970">
        <w:t xml:space="preserve">LA Berigan, </w:t>
      </w:r>
      <w:r w:rsidR="00B4425D">
        <w:t>AM Roth, and EJ Blomberg wrote the original draft of the manuscript</w:t>
      </w:r>
      <w:r w:rsidR="00E9263F">
        <w:t xml:space="preserve">, and all authors contributed to revisions and </w:t>
      </w:r>
      <w:r w:rsidR="00C32E3D">
        <w:t>editing</w:t>
      </w:r>
      <w:r w:rsidR="00352D53">
        <w:t xml:space="preserve">. </w:t>
      </w:r>
    </w:p>
    <w:p w14:paraId="5069C135" w14:textId="59C84375" w:rsidR="007F76C4" w:rsidRDefault="005C63D6" w:rsidP="009500BF">
      <w:pPr>
        <w:spacing w:line="480" w:lineRule="auto"/>
        <w:rPr>
          <w:b/>
          <w:bCs/>
        </w:rPr>
      </w:pPr>
      <w:r w:rsidRPr="005C63D6">
        <w:rPr>
          <w:b/>
          <w:bCs/>
        </w:rPr>
        <w:t>Declaration of competing interest</w:t>
      </w:r>
    </w:p>
    <w:p w14:paraId="79877034" w14:textId="13291533" w:rsidR="00AC1CB0" w:rsidRDefault="00AC1CB0" w:rsidP="009500BF">
      <w:pPr>
        <w:spacing w:line="480" w:lineRule="auto"/>
      </w:pPr>
      <w:r>
        <w:t>The author</w:t>
      </w:r>
      <w:r w:rsidR="005E5299">
        <w:t>s have no conflicts of interest to declare.</w:t>
      </w:r>
    </w:p>
    <w:p w14:paraId="4388C049" w14:textId="43703C3A" w:rsidR="00EE5962" w:rsidRDefault="0091620B" w:rsidP="009500BF">
      <w:pPr>
        <w:spacing w:line="480" w:lineRule="auto"/>
      </w:pPr>
      <w:r>
        <w:rPr>
          <w:b/>
          <w:bCs/>
        </w:rPr>
        <w:t>Supplementary material</w:t>
      </w:r>
    </w:p>
    <w:p w14:paraId="66488767" w14:textId="120895AC" w:rsidR="0091620B" w:rsidRPr="0091620B" w:rsidRDefault="0091620B" w:rsidP="009500BF">
      <w:pPr>
        <w:spacing w:line="480" w:lineRule="auto"/>
      </w:pPr>
      <w:r>
        <w:t xml:space="preserve">Appendix A. </w:t>
      </w:r>
      <w:r w:rsidR="00DA2DAD">
        <w:t xml:space="preserve">AUC scores </w:t>
      </w:r>
      <w:r w:rsidR="00C61D7C">
        <w:t>from pilot evaluation of modeling techniques.</w:t>
      </w:r>
    </w:p>
    <w:p w14:paraId="4F5FD43D" w14:textId="05E0627A" w:rsidR="005C63D6" w:rsidRDefault="005C63D6" w:rsidP="009500BF">
      <w:pPr>
        <w:spacing w:line="480" w:lineRule="auto"/>
        <w:rPr>
          <w:b/>
          <w:bCs/>
        </w:rPr>
      </w:pPr>
      <w:r w:rsidRPr="005C63D6">
        <w:rPr>
          <w:b/>
          <w:bCs/>
        </w:rPr>
        <w:t>Data availability</w:t>
      </w:r>
    </w:p>
    <w:p w14:paraId="5EFA677D" w14:textId="4CE4FCB8" w:rsidR="0084195F" w:rsidRPr="00AC5AAA" w:rsidRDefault="00075352" w:rsidP="009500BF">
      <w:pPr>
        <w:spacing w:line="480" w:lineRule="auto"/>
      </w:pPr>
      <w:r>
        <w:t>The code used in this analysis</w:t>
      </w:r>
      <w:r w:rsidR="0084195F">
        <w:t xml:space="preserve"> is </w:t>
      </w:r>
      <w:r w:rsidR="00325C1F">
        <w:t xml:space="preserve">publicly </w:t>
      </w:r>
      <w:r w:rsidR="0084195F">
        <w:t>available at</w:t>
      </w:r>
      <w:r w:rsidR="006D707F" w:rsidRPr="006D707F">
        <w:t xml:space="preserve"> github.com/EWMRC/AMWO-seasonal-weighted-SDM</w:t>
      </w:r>
      <w:r w:rsidR="0084195F">
        <w:t>.</w:t>
      </w:r>
      <w:r w:rsidR="00325C1F">
        <w:t xml:space="preserve"> </w:t>
      </w:r>
      <w:r w:rsidR="0084195F">
        <w:t xml:space="preserve">Data are available from the </w:t>
      </w:r>
      <w:r w:rsidR="003C20B5">
        <w:t xml:space="preserve">corresponding </w:t>
      </w:r>
      <w:r w:rsidR="0084195F">
        <w:t xml:space="preserve">author </w:t>
      </w:r>
      <w:r w:rsidR="003C20B5">
        <w:t>upon</w:t>
      </w:r>
      <w:r w:rsidR="0084195F">
        <w:t xml:space="preserve"> reasonable request.</w:t>
      </w:r>
    </w:p>
    <w:p w14:paraId="724F639D" w14:textId="4BB7FC91" w:rsidR="005C63D6" w:rsidRDefault="005C63D6" w:rsidP="009500BF">
      <w:pPr>
        <w:spacing w:line="480" w:lineRule="auto"/>
        <w:rPr>
          <w:b/>
          <w:bCs/>
        </w:rPr>
      </w:pPr>
      <w:r>
        <w:rPr>
          <w:b/>
          <w:bCs/>
        </w:rPr>
        <w:lastRenderedPageBreak/>
        <w:t>Acknowledgements</w:t>
      </w:r>
    </w:p>
    <w:p w14:paraId="5DF94B40" w14:textId="5F6A85B1" w:rsidR="00003CDF" w:rsidRDefault="002060E2" w:rsidP="009500BF">
      <w:pPr>
        <w:spacing w:line="480" w:lineRule="auto"/>
      </w:pPr>
      <w:r>
        <w:t xml:space="preserve">We would like to thank the </w:t>
      </w:r>
      <w:r w:rsidR="00B23AB2">
        <w:t>42</w:t>
      </w:r>
      <w:r w:rsidR="008B0782">
        <w:t xml:space="preserve"> </w:t>
      </w:r>
      <w:r w:rsidR="00AD2BE0">
        <w:t xml:space="preserve">state, federal, university, and non-profit collaborators who have </w:t>
      </w:r>
      <w:r w:rsidR="000C20F8">
        <w:t>provided funding and/or logistic support</w:t>
      </w:r>
      <w:r w:rsidR="00AD2BE0">
        <w:t xml:space="preserve"> to the </w:t>
      </w:r>
      <w:r w:rsidR="00027314">
        <w:t>E</w:t>
      </w:r>
      <w:r w:rsidR="000C20F8">
        <w:t>WMRC</w:t>
      </w:r>
      <w:r w:rsidR="00C46EEE">
        <w:t>, a full list of whom</w:t>
      </w:r>
      <w:r w:rsidR="00C321D3">
        <w:t xml:space="preserve"> is available at woodcockmigration.org.</w:t>
      </w:r>
      <w:r w:rsidR="00895AB0">
        <w:t xml:space="preserve"> </w:t>
      </w:r>
      <w:r w:rsidR="00003CDF">
        <w:t xml:space="preserve">In addition to their collaboration with the </w:t>
      </w:r>
      <w:r w:rsidR="000C20F8">
        <w:t xml:space="preserve">EWMRC, </w:t>
      </w:r>
      <w:r w:rsidR="007E4114">
        <w:t xml:space="preserve">the Pennsylvania Game Commission provided woodcock survey </w:t>
      </w:r>
      <w:r w:rsidR="00C34BA3">
        <w:t>data for this analysis and funded the creation of W-PAST.</w:t>
      </w:r>
      <w:r w:rsidR="00CB0FDE">
        <w:t xml:space="preserve"> We would also like to thank Rebecca Rau and the U.S. Fish and Wildlife Service for their administration of the </w:t>
      </w:r>
      <w:r w:rsidR="00746C4C">
        <w:t xml:space="preserve">American </w:t>
      </w:r>
      <w:r w:rsidR="00575A48">
        <w:t>W</w:t>
      </w:r>
      <w:r w:rsidR="00746C4C">
        <w:t xml:space="preserve">oodcock </w:t>
      </w:r>
      <w:r w:rsidR="00575A48">
        <w:t>S</w:t>
      </w:r>
      <w:r w:rsidR="00746C4C">
        <w:t>inging</w:t>
      </w:r>
      <w:r w:rsidR="00575A48">
        <w:t>-G</w:t>
      </w:r>
      <w:r w:rsidR="00746C4C">
        <w:t xml:space="preserve">round </w:t>
      </w:r>
      <w:r w:rsidR="00575A48">
        <w:t>S</w:t>
      </w:r>
      <w:r w:rsidR="00746C4C">
        <w:t>urvey</w:t>
      </w:r>
      <w:r w:rsidR="00363169">
        <w:t>,</w:t>
      </w:r>
      <w:r w:rsidR="00746C4C">
        <w:t xml:space="preserve"> </w:t>
      </w:r>
      <w:r w:rsidR="00A071C2">
        <w:t xml:space="preserve">which </w:t>
      </w:r>
      <w:r w:rsidR="00575A48">
        <w:t>provided breeding season data for this analysis</w:t>
      </w:r>
      <w:r w:rsidR="006C2ED4">
        <w:t>.</w:t>
      </w:r>
    </w:p>
    <w:p w14:paraId="7EBD5703" w14:textId="5DE1A1BF" w:rsidR="008266D8" w:rsidRPr="008266D8" w:rsidRDefault="00FF4544" w:rsidP="009500BF">
      <w:pPr>
        <w:spacing w:line="480" w:lineRule="auto"/>
        <w:rPr>
          <w:b/>
          <w:bCs/>
        </w:rPr>
      </w:pPr>
      <w:commentRangeStart w:id="0"/>
      <w:r>
        <w:rPr>
          <w:b/>
          <w:bCs/>
        </w:rPr>
        <w:t>R</w:t>
      </w:r>
      <w:r w:rsidR="008266D8">
        <w:rPr>
          <w:b/>
          <w:bCs/>
        </w:rPr>
        <w:t>eferences</w:t>
      </w:r>
      <w:commentRangeEnd w:id="0"/>
      <w:r w:rsidR="00E52374">
        <w:rPr>
          <w:rStyle w:val="CommentReference"/>
        </w:rPr>
        <w:commentReference w:id="0"/>
      </w:r>
    </w:p>
    <w:p w14:paraId="3B1656AA" w14:textId="77777777" w:rsidR="00910622" w:rsidRDefault="008845AE" w:rsidP="00910622">
      <w:pPr>
        <w:pStyle w:val="Bibliography"/>
        <w:rPr>
          <w:rFonts w:ascii="Times New Roman" w:hAnsi="Times New Roman"/>
          <w:sz w:val="24"/>
          <w:szCs w:val="24"/>
        </w:rPr>
      </w:pPr>
      <w:r>
        <w:fldChar w:fldCharType="begin"/>
      </w:r>
      <w:r w:rsidR="00910622">
        <w:instrText xml:space="preserve"> ADDIN ZOTERO_BIBL {"uncited":[],"omitted":[],"custom":[]} CSL_BIBLIOGRAPHY </w:instrText>
      </w:r>
      <w:r>
        <w:fldChar w:fldCharType="separate"/>
      </w:r>
      <w:r w:rsidR="00910622">
        <w:rPr>
          <w:rFonts w:ascii="Times New Roman" w:hAnsi="Times New Roman"/>
          <w:sz w:val="24"/>
          <w:szCs w:val="24"/>
        </w:rPr>
        <w:t>Agafonkin, V., 2022. Leaflet.js.</w:t>
      </w:r>
    </w:p>
    <w:p w14:paraId="63078049"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Allen, B.B., McAuley, D.G., Blomberg, E.J., 2020. Migratory status determines resource selection by American Woodcock at an important fall stopover, Cape May, New Jersey. The Condor 122, duaa046.</w:t>
      </w:r>
    </w:p>
    <w:p w14:paraId="31D16A2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Blomberg, E.J., Fish, A.C., Berigan, L.A., Roth, A.M., Rau, R.D., Balkcom, G., Carpenter, B., Costanzo, G., Duguay, J.P., Graham, C.L., Harvey, B., Hook, M., Howell, D.L., Maddox, S., McWilliams, S., Meyer, S.W., Nichols, T.C., Pollard, J.B., Roy, C., Sausville, D., Slezak, C., Stiller, J., Tetreault, M., Washington, D., Weik, A., Williams, L., In review. The phenology of spring migration by male American woodcock and its relevance to continental population monitoring. Journal of Wildlife Management.</w:t>
      </w:r>
    </w:p>
    <w:p w14:paraId="49E14642"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Bonter, D.N., Greig, E.I., 2021. Over 30 years of standardized bird counts at supplementary feeding stations in North America: a citizen science data report for Project FeederWatch. Frontiers in Ecology and Evolution 9, 619682.</w:t>
      </w:r>
    </w:p>
    <w:p w14:paraId="62513CBF"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Breiman, L., 2001. Random forests. Machine learning 45, 5–32.</w:t>
      </w:r>
    </w:p>
    <w:p w14:paraId="6194655E"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Buler, J.J., Dawson, D.K., 2014. Radar analysis of fall bird migration stopover sites in the northeastern US. The Condor: Ornithological Applications 116, 357–370.</w:t>
      </w:r>
    </w:p>
    <w:p w14:paraId="1501BC44"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Chang, W., Cheng, J., Allaire, J.J., Sievert, C., Schloerke, B., Xie, Y., Allen, J., McPherson, J., Dipert, A., Borges, B., 2022. shiny: Web Application Framework for R.</w:t>
      </w:r>
    </w:p>
    <w:p w14:paraId="7EA02C8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Clark, E.R., 1970. Woodcock status report, 1969. U.S. Fish and Wildlife Service, Laurel, MD.</w:t>
      </w:r>
    </w:p>
    <w:p w14:paraId="61D84CB8"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Cohen, E.B., Buler, J.J., Horton, K.G., Loss, S.R., Cabrera-Cruz, S.A., Smolinsky, J.A., Marra, P.P., 2022. Using weather radar to help minimize wind energy impacts on nocturnally migrating birds. Conservation Letters 15, e12887.</w:t>
      </w:r>
    </w:p>
    <w:p w14:paraId="4204126C"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Cohen, I., Huang, Y., Chen, J., Benesty, J., Benesty, J., Chen, J., Huang, Y., Cohen, I., 2009. Pearson correlation coefficient. Noise reduction in speech processing 1–4.</w:t>
      </w:r>
    </w:p>
    <w:p w14:paraId="3143A26F"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Dawson, W.R., 2020. Pine Siskin (Spinus pinus), version 1.0, in: Poole, A.F. (Ed.), Birds of the World. Cornell Lab of Ornithology, Ithaca, NY, USA.</w:t>
      </w:r>
    </w:p>
    <w:p w14:paraId="0ABB571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 xml:space="preserve">Dobrowski, S.Z., Thorne, J.H., Greenberg, J.A., Safford, H.D., Mynsberge, A.R., Crimmins, S.M., Swanson, A.K., 2011. Modeling plant ranges over 75 years of climate change in </w:t>
      </w:r>
      <w:r>
        <w:rPr>
          <w:rFonts w:ascii="Times New Roman" w:hAnsi="Times New Roman"/>
          <w:sz w:val="24"/>
          <w:szCs w:val="24"/>
        </w:rPr>
        <w:lastRenderedPageBreak/>
        <w:t>California, USA: temporal transferability and species traits. Ecological Monographs 81, 241–257. https://doi.org/10.1890/10-1325.1</w:t>
      </w:r>
    </w:p>
    <w:p w14:paraId="5007D96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Elith, J., Leathwick, J.R., Hastie, T., 2008. A working guide to boosted regression trees. Journal of animal ecology 77, 802–813.</w:t>
      </w:r>
    </w:p>
    <w:p w14:paraId="582B2C8A"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ESRI, 2023. ArcGIS Online.</w:t>
      </w:r>
    </w:p>
    <w:p w14:paraId="0B587CDB"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Fielding, A.H., Bell, J.F., 1997. A review of methods for the assessment of prediction errors in conservation presence/absence models. Environmental conservation 24, 38–49.</w:t>
      </w:r>
    </w:p>
    <w:p w14:paraId="5CBAA56A"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Fink, C.M., 2013. Dynamic Soil Property Change in Response to Natural Gas Development in Pennsylvania. (Thesis). Pennsylvania State University.</w:t>
      </w:r>
    </w:p>
    <w:p w14:paraId="7F68B4C3"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Fink, D., Auer, T., Johnston, A., Strimas-Mackey, M., Ligocki, S., Robinson, O., Hochachka, W., Jaromczyk, L., Rodewald, A., Wood, C., Davies, I., Spencer, A., 2022. eBird Status and Trends. https://doi.org/10.2173/ebirdst.2021</w:t>
      </w:r>
    </w:p>
    <w:p w14:paraId="6EEB9433"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Genuer, R., Poggi, J.-M., Tuleau-Malot, C., 2022. VSURF: Variable Selection Using Random Forests.</w:t>
      </w:r>
    </w:p>
    <w:p w14:paraId="5EA15000"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Genuer, R., Poggi, J.-M., Tuleau-Malot, C., 2015. VSURF: an R package for variable selection using random forests. The R Journal 7, 19–33.</w:t>
      </w:r>
    </w:p>
    <w:p w14:paraId="6D870A5B"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Glasgow, L.L., 1958. Contributions to the knowledge of the ecology of the American woodcock, Philohela minor (Gmelin), on the wintering range in Louisiana (Dissertation). Texas A&amp;M University, College Station , Texas.</w:t>
      </w:r>
    </w:p>
    <w:p w14:paraId="70A536A6"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Goudie, R.I., Robertson, G.J., Reed, A., Billerman, S.M., 2020. Common Eider (Somateria mollissima), version 1.0, in: Birds of the World. Cornell Lab of Ornithology, Ithaca, NY, USA.</w:t>
      </w:r>
    </w:p>
    <w:p w14:paraId="0D2E663C"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Harper, E., 2006. Open-source technologies in web-based GIS and mapping (Thesis). Northwest Missouri State University, Maryville, Missouri.</w:t>
      </w:r>
    </w:p>
    <w:p w14:paraId="4814BCE0"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Hesselbarth, M.H.K., Sciaini, M., With, K.A., Wiegand, K., Nowosad, J., 2019. landscapemetrics: an open-source R tool to calculate landscape metrics. Ecography 42, 1648–1657.</w:t>
      </w:r>
    </w:p>
    <w:p w14:paraId="5E9EB63D"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Hijmans, R.J., 2022. terra: Spatial Data Analysis.</w:t>
      </w:r>
    </w:p>
    <w:p w14:paraId="09C22C56"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Hopkins, L.D., Armstrong, M.P., 1985. Analytic and cartographic data storage: a two-tiered approach to spatial decision support systems, in: Proceedings of Seventh International Symposium on Computer-Assisted Cartography. Washington, DC: American Congress on Surveying and Mapping.</w:t>
      </w:r>
    </w:p>
    <w:p w14:paraId="792BA17A"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Jin, S., Homer, C., Yang, L., Danielson, P., Dewitz, J., Li, C., Zhu, Z., Xian, G., Howard, D., 2019. Overall methodology design for the United States national land cover database 2016 products. Remote Sensing 11, 2971.</w:t>
      </w:r>
    </w:p>
    <w:p w14:paraId="19DEB50B"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Kelley, J.R., Williamson, S., Cooper, T.R., 2008. American Woodcock Conservation Plan: a summary of and recommendations for woodcock conservation in North America. US Fish &amp; Wildlife Publications 430.</w:t>
      </w:r>
    </w:p>
    <w:p w14:paraId="0FD413E2"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Liaw, A., Wiener, M., 2002. Classification and Regression by randomForest. R News 2, 18–22.</w:t>
      </w:r>
    </w:p>
    <w:p w14:paraId="560B7102"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arra, P.P., Cohen, E.B., Loss, S.R., Rutter, J.E., Tonra, C.M., 2015. A call for full annual cycle research in animal ecology. Biology letters 11, 20150552.</w:t>
      </w:r>
    </w:p>
    <w:p w14:paraId="0FFB448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cAuley, D.G., Keppie, D.M., Whiting Jr., R.M., 2020. American Woodcock (Scolopax minor), version 1.0, in: Poole, A.F. (Ed.), Birds of the World. Cornell Lab of Ornithology, Ithaca, NY, USA.</w:t>
      </w:r>
    </w:p>
    <w:p w14:paraId="357FB61F"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lastRenderedPageBreak/>
        <w:t>McAuley, D.G., Longcore, J.R., Sepik, G.F., 1993. Techniques for Research into Woodcocks: Experiences and Recommendations, in: Proceedings of the Eighth American Woodcock Symposium. U.S. Fish and Wildlife Service, p. 5.</w:t>
      </w:r>
    </w:p>
    <w:p w14:paraId="7F7A9202"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cConnell, M., Burger, L.W., 2011. Precision conservation: a geospatial decision support tool for optimizing conservation and profitability in agricultural landscapes. Journal of Soil and Water Conservation 66, 347–354.</w:t>
      </w:r>
    </w:p>
    <w:p w14:paraId="1C405343"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cLaren, J.D., Buler, J.J., Schreckengost, T., Smolinsky, J.A., Boone, M., Emiel van Loon, E., Dawson, D.K., Walters, E.L., 2018. Artificial light at night confounds broad-scale habitat use by migrating birds. Ecology Letters 21, 356–364.</w:t>
      </w:r>
    </w:p>
    <w:p w14:paraId="6AC6E09E"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ehlman, D.W., Mabey, S.E., Ewert, D.N., Duncan, C., Abel, B., Cimprich, D., Sutter, R.D., Woodrey, M., 2005. Conserving stopover sites for forest-dwelling migratory landbirds. The Auk 122, 1281–1290.</w:t>
      </w:r>
    </w:p>
    <w:p w14:paraId="6AA3FED6"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iller, J., 2010. Species distribution modeling. Geography Compass 4, 490–509.</w:t>
      </w:r>
    </w:p>
    <w:p w14:paraId="3074583F"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oore, J.D., Andersen, D.E., Cooper, T.R., Duguay, J.P., Oldenburger, S.L., Stewart, C.A., Krementz, D.G., 2019. Migratory connectivity of American Woodcock derived using satellite telemetry. The Journal of Wildlife Management 83, 1617–1627.</w:t>
      </w:r>
    </w:p>
    <w:p w14:paraId="7A6A301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Myatt, N.A., Krementz, D.G., 2007. Fall migration and habitat use of American woodcock in the central United States. The Journal of wildlife management 71, 1197–1205.</w:t>
      </w:r>
    </w:p>
    <w:p w14:paraId="56C2EB7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Norris, D.R., Marra, P.P., 2007. Seasonal interactions, habitat quality, and population dynamics in migratory birds. The Condor 109, 535–547.</w:t>
      </w:r>
    </w:p>
    <w:p w14:paraId="0ECF4437"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NRCS, 2021. Web Soil Survey.</w:t>
      </w:r>
    </w:p>
    <w:p w14:paraId="4078B69D"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Omernik, J.M., Griffith, G.E., 2014. Ecoregions of the conterminous United States: evolution of a hierarchical spatial framework. Environmental Management 54, 1249–1266. https://doi.org/10.1007/s00267-014-0364-1</w:t>
      </w:r>
    </w:p>
    <w:p w14:paraId="72028D8F"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Pennsylvania Game Commission, 2023. Pennsylvania State Game Lands [WWW Document]. URL https://www.pgc.pa.gov/HuntTrap/StateGameLands/Pages/default.aspx (accessed 7.12.23).</w:t>
      </w:r>
    </w:p>
    <w:p w14:paraId="66FD8FB2"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Phillips, S.J., Anderson, R.P., Schapire, R.E., 2006. Maximum entropy modeling of species geographic distributions. Ecological modelling 190, 231–259.</w:t>
      </w:r>
    </w:p>
    <w:p w14:paraId="287E9D78"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R Core Team, 2022. R: A Language and Environment for Statistical Computing. R Foundation for Statistical Computing, Vienna, Austria.</w:t>
      </w:r>
    </w:p>
    <w:p w14:paraId="1C6BDD76"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Randin, C.F., Dirnböck, T., Dullinger, S., Zimmermann, N.E., Zappa, M., Guisan, A., 2006. Are niche-based species distribution models transferable in space? J Biogeography 33, 1689–1703. https://doi.org/10.1111/j.1365-2699.2006.01466.x</w:t>
      </w:r>
    </w:p>
    <w:p w14:paraId="711BBBAD"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Rappole, J.H., 2013. The avian migrant: the biology of bird migration. Columbia University Press.</w:t>
      </w:r>
    </w:p>
    <w:p w14:paraId="4FFBC472"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Rice, J., Anderson, B.W., Ohmart, R.D., 1980. Seasonal Habitat Selection by Birds in the Lower Colorado River Valley. Ecology 61, 1402–1411. https://doi.org/10.2307/1939049</w:t>
      </w:r>
    </w:p>
    <w:p w14:paraId="08AC3923"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Rieffenberger, J.C., Kletzly, R.C., 1966. Woodcock night-lighting techniques and equipment. WH Goudy, compiler. Woodcock research and management 33–35.</w:t>
      </w:r>
    </w:p>
    <w:p w14:paraId="5218A085"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Robbins, C.S., Bystrak, D., Geissler, P.H., 1986. The Breeding Bird Survey: its first fifteen years, 1965-1979. Patuxent Wildlife Research Center, Laurel, MD.</w:t>
      </w:r>
    </w:p>
    <w:p w14:paraId="15D2FFFC"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Seamans, M.E., Rau, R.D., 2020. American Woodcock Population Status, 2020. U.S. Fish and Wildlife Service, Laurel, MD.</w:t>
      </w:r>
    </w:p>
    <w:p w14:paraId="5AB32F13"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Sheldon, W.G., 1960. A method of mist netting woodcocks in summer. Bird-banding 31, 130–135.</w:t>
      </w:r>
    </w:p>
    <w:p w14:paraId="2721E583"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lastRenderedPageBreak/>
        <w:t>Stanley, C.Q., Dudash, M.R., Ryder, T.B., Shriver, W.G., Serno, K., Adalsteinsson, S., Marra, P.P., 2021. Seasonal variation in habitat selection for a Neotropical migratory songbird using high-resolution GPS tracking. Ecosphere 12, e03421.</w:t>
      </w:r>
    </w:p>
    <w:p w14:paraId="5A6EA4DC"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Sugumaran, R., Degroote, J., 2010. Components of SDSS II, in: Spatial Decision Support Systems: Principles and Practices. CRC Press, Boca Raton, FL, USA, pp. 145–190.</w:t>
      </w:r>
    </w:p>
    <w:p w14:paraId="61B776B1"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Sugumaran, V., Sugumaran, R., 2007. Web-based Spatial Decision Support Systems (WebSDSS): evolution, architecture, examples and challenges. Communications of the Association for Information Systems 19, 40.</w:t>
      </w:r>
    </w:p>
    <w:p w14:paraId="56515E48"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Sullivan, B.L., Wood, C.L., Iliff, M.J., Bonney, R.E., Fink, D., Kelling, S., 2009. eBird: A citizen-based bird observation network in the biological sciences. Biological conservation 142, 2282–2292.</w:t>
      </w:r>
    </w:p>
    <w:p w14:paraId="0A9AE546"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U.S. Census Bureau, 2021. 2020 Decennial Census. Washington, D.C., USA.</w:t>
      </w:r>
    </w:p>
    <w:p w14:paraId="735A5E3B"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U.S. Fish and Wildlife Service, 1996. U.S. Fish and Wildlife Service Service Manual, 870 FW 1.</w:t>
      </w:r>
    </w:p>
    <w:p w14:paraId="6CDDF94A"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USFWS, 2023. Urban Wildlife Conservation Program [WWW Document]. FWS.gov. URL https://www.fws.gov/program/urban-wildlife-conservation (accessed 6.27.23).</w:t>
      </w:r>
    </w:p>
    <w:p w14:paraId="1AB16F77"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USGS, 2000. 7.5 minute digital elevation models (DEM) for Pennsylvania (30 meter).</w:t>
      </w:r>
    </w:p>
    <w:p w14:paraId="240DEB25"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USGS, USDA, 2020. LANDFIRE 2.0.0 Successional Class Layer.</w:t>
      </w:r>
    </w:p>
    <w:p w14:paraId="4502A5C9"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Vignali, S., Barras, A.G., Arlettaz, R., Braunisch, V., 2020. SDMtune: An R package to tune and evaluate species distribution models. Ecology and Evolution 10, 11488–11506. https://doi.org/10.1002/ece3.6786</w:t>
      </w:r>
    </w:p>
    <w:p w14:paraId="119EE478" w14:textId="77777777" w:rsidR="00910622" w:rsidRDefault="00910622" w:rsidP="00910622">
      <w:pPr>
        <w:pStyle w:val="Bibliography"/>
        <w:rPr>
          <w:rFonts w:ascii="Times New Roman" w:hAnsi="Times New Roman"/>
          <w:sz w:val="24"/>
          <w:szCs w:val="24"/>
        </w:rPr>
      </w:pPr>
      <w:r>
        <w:rPr>
          <w:rFonts w:ascii="Times New Roman" w:hAnsi="Times New Roman"/>
          <w:sz w:val="24"/>
          <w:szCs w:val="24"/>
        </w:rPr>
        <w:t>Wang, J., Chen, L.S., 2016. MixRF: A Random-Forest-Based Approach for Imputing Clustered Incomplete Data.</w:t>
      </w:r>
    </w:p>
    <w:p w14:paraId="69FB35B1" w14:textId="4197CE7B" w:rsidR="00720867" w:rsidRPr="00FF4544" w:rsidRDefault="008845AE" w:rsidP="00FF4544">
      <w:pPr>
        <w:spacing w:line="480" w:lineRule="auto"/>
        <w:rPr>
          <w:b/>
          <w:bCs/>
        </w:rPr>
      </w:pPr>
      <w:r>
        <w:rPr>
          <w:b/>
          <w:bCs/>
        </w:rPr>
        <w:fldChar w:fldCharType="end"/>
      </w:r>
    </w:p>
    <w:sectPr w:rsidR="00720867" w:rsidRPr="00FF4544" w:rsidSect="00F7695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Akerlof Berigan" w:date="2023-06-30T11:47:00Z" w:initials="LB">
    <w:p w14:paraId="24CF8AC8" w14:textId="12574992" w:rsidR="00E52374" w:rsidRDefault="00E52374" w:rsidP="003A4883">
      <w:pPr>
        <w:pStyle w:val="CommentText"/>
      </w:pPr>
      <w:r>
        <w:rPr>
          <w:rStyle w:val="CommentReference"/>
        </w:rPr>
        <w:annotationRef/>
      </w:r>
      <w:r>
        <w:t>Reminder to change font and size when I take this out of Zote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CF8A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3F39" w16cex:dateUtc="2023-06-30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CF8AC8" w16cid:durableId="28493F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75217" w14:textId="77777777" w:rsidR="009A17D0" w:rsidRDefault="009A17D0" w:rsidP="007E5A53">
      <w:pPr>
        <w:spacing w:after="0" w:line="240" w:lineRule="auto"/>
      </w:pPr>
      <w:r>
        <w:separator/>
      </w:r>
    </w:p>
  </w:endnote>
  <w:endnote w:type="continuationSeparator" w:id="0">
    <w:p w14:paraId="0CDDE730" w14:textId="77777777" w:rsidR="009A17D0" w:rsidRDefault="009A17D0" w:rsidP="007E5A53">
      <w:pPr>
        <w:spacing w:after="0" w:line="240" w:lineRule="auto"/>
      </w:pPr>
      <w:r>
        <w:continuationSeparator/>
      </w:r>
    </w:p>
  </w:endnote>
  <w:endnote w:type="continuationNotice" w:id="1">
    <w:p w14:paraId="2C4652D6" w14:textId="77777777" w:rsidR="009A17D0" w:rsidRDefault="009A17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6307015"/>
      <w:docPartObj>
        <w:docPartGallery w:val="Page Numbers (Bottom of Page)"/>
        <w:docPartUnique/>
      </w:docPartObj>
    </w:sdtPr>
    <w:sdtEndPr>
      <w:rPr>
        <w:noProof/>
      </w:rPr>
    </w:sdtEndPr>
    <w:sdtContent>
      <w:p w14:paraId="72A3E2DE" w14:textId="7F2AF03E" w:rsidR="00916323" w:rsidRDefault="00916323">
        <w:pPr>
          <w:pStyle w:val="Footer"/>
          <w:jc w:val="right"/>
        </w:pPr>
        <w:r>
          <w:fldChar w:fldCharType="begin"/>
        </w:r>
        <w:r>
          <w:instrText xml:space="preserve"> PAGE   \* MERGEFORMAT </w:instrText>
        </w:r>
        <w:r>
          <w:fldChar w:fldCharType="separate"/>
        </w:r>
        <w:r w:rsidR="009202AC">
          <w:rPr>
            <w:noProof/>
          </w:rPr>
          <w:t>22</w:t>
        </w:r>
        <w:r>
          <w:rPr>
            <w:noProof/>
          </w:rPr>
          <w:fldChar w:fldCharType="end"/>
        </w:r>
      </w:p>
    </w:sdtContent>
  </w:sdt>
  <w:p w14:paraId="561F79DD" w14:textId="77777777" w:rsidR="00916323" w:rsidRDefault="009163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765B8" w14:textId="77777777" w:rsidR="009A17D0" w:rsidRDefault="009A17D0" w:rsidP="007E5A53">
      <w:pPr>
        <w:spacing w:after="0" w:line="240" w:lineRule="auto"/>
      </w:pPr>
      <w:r>
        <w:separator/>
      </w:r>
    </w:p>
  </w:footnote>
  <w:footnote w:type="continuationSeparator" w:id="0">
    <w:p w14:paraId="0E192A70" w14:textId="77777777" w:rsidR="009A17D0" w:rsidRDefault="009A17D0" w:rsidP="007E5A53">
      <w:pPr>
        <w:spacing w:after="0" w:line="240" w:lineRule="auto"/>
      </w:pPr>
      <w:r>
        <w:continuationSeparator/>
      </w:r>
    </w:p>
  </w:footnote>
  <w:footnote w:type="continuationNotice" w:id="1">
    <w:p w14:paraId="50F2430F" w14:textId="77777777" w:rsidR="009A17D0" w:rsidRDefault="009A17D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0FDF"/>
    <w:multiLevelType w:val="hybridMultilevel"/>
    <w:tmpl w:val="F09C1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40EEC"/>
    <w:multiLevelType w:val="hybridMultilevel"/>
    <w:tmpl w:val="2A88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444EC5"/>
    <w:multiLevelType w:val="hybridMultilevel"/>
    <w:tmpl w:val="371A5B26"/>
    <w:lvl w:ilvl="0" w:tplc="0032DF90">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02CE5"/>
    <w:multiLevelType w:val="hybridMultilevel"/>
    <w:tmpl w:val="8CDA3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815C68"/>
    <w:multiLevelType w:val="hybridMultilevel"/>
    <w:tmpl w:val="77021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856CBD"/>
    <w:multiLevelType w:val="hybridMultilevel"/>
    <w:tmpl w:val="24DEABF2"/>
    <w:lvl w:ilvl="0" w:tplc="5E02EE2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CD1DA3"/>
    <w:multiLevelType w:val="hybridMultilevel"/>
    <w:tmpl w:val="5A38A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381394"/>
    <w:multiLevelType w:val="hybridMultilevel"/>
    <w:tmpl w:val="8E6E8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152919"/>
    <w:multiLevelType w:val="hybridMultilevel"/>
    <w:tmpl w:val="884E9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A35BD2"/>
    <w:multiLevelType w:val="hybridMultilevel"/>
    <w:tmpl w:val="4386C650"/>
    <w:lvl w:ilvl="0" w:tplc="9AB4868C">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1B494B"/>
    <w:multiLevelType w:val="hybridMultilevel"/>
    <w:tmpl w:val="2CC86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2969395">
    <w:abstractNumId w:val="10"/>
  </w:num>
  <w:num w:numId="2" w16cid:durableId="565142092">
    <w:abstractNumId w:val="8"/>
  </w:num>
  <w:num w:numId="3" w16cid:durableId="238297169">
    <w:abstractNumId w:val="0"/>
  </w:num>
  <w:num w:numId="4" w16cid:durableId="452090942">
    <w:abstractNumId w:val="6"/>
  </w:num>
  <w:num w:numId="5" w16cid:durableId="2078017731">
    <w:abstractNumId w:val="3"/>
  </w:num>
  <w:num w:numId="6" w16cid:durableId="90124949">
    <w:abstractNumId w:val="1"/>
  </w:num>
  <w:num w:numId="7" w16cid:durableId="581111299">
    <w:abstractNumId w:val="4"/>
  </w:num>
  <w:num w:numId="8" w16cid:durableId="1287617114">
    <w:abstractNumId w:val="7"/>
  </w:num>
  <w:num w:numId="9" w16cid:durableId="1150975917">
    <w:abstractNumId w:val="2"/>
  </w:num>
  <w:num w:numId="10" w16cid:durableId="1342705089">
    <w:abstractNumId w:val="9"/>
  </w:num>
  <w:num w:numId="11" w16cid:durableId="138413739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Akerlof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8C0"/>
    <w:rsid w:val="0000003F"/>
    <w:rsid w:val="00000A1B"/>
    <w:rsid w:val="000018B6"/>
    <w:rsid w:val="00001FB1"/>
    <w:rsid w:val="00001FF5"/>
    <w:rsid w:val="00002862"/>
    <w:rsid w:val="00002A1E"/>
    <w:rsid w:val="000034CF"/>
    <w:rsid w:val="0000360F"/>
    <w:rsid w:val="00003CDF"/>
    <w:rsid w:val="00004DA6"/>
    <w:rsid w:val="000057A7"/>
    <w:rsid w:val="000059B8"/>
    <w:rsid w:val="00006AA5"/>
    <w:rsid w:val="00007423"/>
    <w:rsid w:val="00007A08"/>
    <w:rsid w:val="00007B05"/>
    <w:rsid w:val="00007DE9"/>
    <w:rsid w:val="000109BB"/>
    <w:rsid w:val="0001192C"/>
    <w:rsid w:val="00011A53"/>
    <w:rsid w:val="00012955"/>
    <w:rsid w:val="00013BF9"/>
    <w:rsid w:val="00013C36"/>
    <w:rsid w:val="00014085"/>
    <w:rsid w:val="0001477E"/>
    <w:rsid w:val="000154F2"/>
    <w:rsid w:val="00015CB5"/>
    <w:rsid w:val="000166A0"/>
    <w:rsid w:val="00017CDC"/>
    <w:rsid w:val="00017DD1"/>
    <w:rsid w:val="00020E6A"/>
    <w:rsid w:val="00020E6D"/>
    <w:rsid w:val="00021770"/>
    <w:rsid w:val="00021D66"/>
    <w:rsid w:val="00022CA2"/>
    <w:rsid w:val="000230A2"/>
    <w:rsid w:val="00025F2A"/>
    <w:rsid w:val="00027076"/>
    <w:rsid w:val="000271CE"/>
    <w:rsid w:val="00027314"/>
    <w:rsid w:val="000274E7"/>
    <w:rsid w:val="00027D90"/>
    <w:rsid w:val="0003154A"/>
    <w:rsid w:val="000315A6"/>
    <w:rsid w:val="0003182C"/>
    <w:rsid w:val="00031A5C"/>
    <w:rsid w:val="00031EA8"/>
    <w:rsid w:val="00032504"/>
    <w:rsid w:val="00032526"/>
    <w:rsid w:val="00032CB7"/>
    <w:rsid w:val="0003349E"/>
    <w:rsid w:val="0003380E"/>
    <w:rsid w:val="00033C31"/>
    <w:rsid w:val="00033DC0"/>
    <w:rsid w:val="00034454"/>
    <w:rsid w:val="00035590"/>
    <w:rsid w:val="000356F1"/>
    <w:rsid w:val="00035C2D"/>
    <w:rsid w:val="00035FDA"/>
    <w:rsid w:val="00037628"/>
    <w:rsid w:val="00040332"/>
    <w:rsid w:val="00041A4C"/>
    <w:rsid w:val="00041A55"/>
    <w:rsid w:val="0004210E"/>
    <w:rsid w:val="00043177"/>
    <w:rsid w:val="000433DF"/>
    <w:rsid w:val="00045DD7"/>
    <w:rsid w:val="00045F54"/>
    <w:rsid w:val="00046485"/>
    <w:rsid w:val="0004656C"/>
    <w:rsid w:val="00046BE1"/>
    <w:rsid w:val="000520EA"/>
    <w:rsid w:val="00052A38"/>
    <w:rsid w:val="00053E87"/>
    <w:rsid w:val="00055074"/>
    <w:rsid w:val="000559A8"/>
    <w:rsid w:val="000561B3"/>
    <w:rsid w:val="00056D07"/>
    <w:rsid w:val="000579DB"/>
    <w:rsid w:val="00060373"/>
    <w:rsid w:val="00060BAD"/>
    <w:rsid w:val="00060F53"/>
    <w:rsid w:val="000626A2"/>
    <w:rsid w:val="0006297B"/>
    <w:rsid w:val="00064489"/>
    <w:rsid w:val="0006491D"/>
    <w:rsid w:val="00064FA9"/>
    <w:rsid w:val="00066674"/>
    <w:rsid w:val="000668A8"/>
    <w:rsid w:val="00067C92"/>
    <w:rsid w:val="000700B8"/>
    <w:rsid w:val="00070A88"/>
    <w:rsid w:val="000744E4"/>
    <w:rsid w:val="00075352"/>
    <w:rsid w:val="000759AB"/>
    <w:rsid w:val="000775B1"/>
    <w:rsid w:val="00080767"/>
    <w:rsid w:val="00081C03"/>
    <w:rsid w:val="0008209E"/>
    <w:rsid w:val="00082362"/>
    <w:rsid w:val="0008299D"/>
    <w:rsid w:val="000833B4"/>
    <w:rsid w:val="000842BA"/>
    <w:rsid w:val="00084D82"/>
    <w:rsid w:val="00085494"/>
    <w:rsid w:val="00087C65"/>
    <w:rsid w:val="00091982"/>
    <w:rsid w:val="00092380"/>
    <w:rsid w:val="000926B1"/>
    <w:rsid w:val="00092A1B"/>
    <w:rsid w:val="000943D8"/>
    <w:rsid w:val="00095DCA"/>
    <w:rsid w:val="00096DAE"/>
    <w:rsid w:val="00097C45"/>
    <w:rsid w:val="000A09CF"/>
    <w:rsid w:val="000A0B07"/>
    <w:rsid w:val="000A21C0"/>
    <w:rsid w:val="000A30D4"/>
    <w:rsid w:val="000A37B2"/>
    <w:rsid w:val="000A3FAF"/>
    <w:rsid w:val="000A4552"/>
    <w:rsid w:val="000A49CF"/>
    <w:rsid w:val="000A4FCC"/>
    <w:rsid w:val="000A55E9"/>
    <w:rsid w:val="000A5C84"/>
    <w:rsid w:val="000A795B"/>
    <w:rsid w:val="000B0EB7"/>
    <w:rsid w:val="000B2022"/>
    <w:rsid w:val="000B2FC8"/>
    <w:rsid w:val="000B41FC"/>
    <w:rsid w:val="000B4230"/>
    <w:rsid w:val="000B469C"/>
    <w:rsid w:val="000B4DF8"/>
    <w:rsid w:val="000B4F2B"/>
    <w:rsid w:val="000B5A6E"/>
    <w:rsid w:val="000B5B26"/>
    <w:rsid w:val="000B5CEA"/>
    <w:rsid w:val="000B5F7B"/>
    <w:rsid w:val="000B754A"/>
    <w:rsid w:val="000C20F8"/>
    <w:rsid w:val="000C3329"/>
    <w:rsid w:val="000C44AF"/>
    <w:rsid w:val="000C488B"/>
    <w:rsid w:val="000C4E4C"/>
    <w:rsid w:val="000C4EF1"/>
    <w:rsid w:val="000C514F"/>
    <w:rsid w:val="000C572A"/>
    <w:rsid w:val="000C6D87"/>
    <w:rsid w:val="000D1293"/>
    <w:rsid w:val="000D1CFC"/>
    <w:rsid w:val="000D2177"/>
    <w:rsid w:val="000D223E"/>
    <w:rsid w:val="000D27BF"/>
    <w:rsid w:val="000D339F"/>
    <w:rsid w:val="000D3989"/>
    <w:rsid w:val="000D3A07"/>
    <w:rsid w:val="000D4B00"/>
    <w:rsid w:val="000D4CF3"/>
    <w:rsid w:val="000D5E2B"/>
    <w:rsid w:val="000D6C7D"/>
    <w:rsid w:val="000E04E0"/>
    <w:rsid w:val="000E06A3"/>
    <w:rsid w:val="000E0BA2"/>
    <w:rsid w:val="000E203D"/>
    <w:rsid w:val="000E2878"/>
    <w:rsid w:val="000E37EC"/>
    <w:rsid w:val="000E6582"/>
    <w:rsid w:val="000E6786"/>
    <w:rsid w:val="000E7397"/>
    <w:rsid w:val="000E775A"/>
    <w:rsid w:val="000E7889"/>
    <w:rsid w:val="000E78FE"/>
    <w:rsid w:val="000F0BA1"/>
    <w:rsid w:val="000F0EAE"/>
    <w:rsid w:val="000F1678"/>
    <w:rsid w:val="000F1794"/>
    <w:rsid w:val="000F1AA2"/>
    <w:rsid w:val="000F1AF0"/>
    <w:rsid w:val="000F2A7C"/>
    <w:rsid w:val="000F3951"/>
    <w:rsid w:val="000F470C"/>
    <w:rsid w:val="000F5BCC"/>
    <w:rsid w:val="000F706C"/>
    <w:rsid w:val="0010010C"/>
    <w:rsid w:val="001004AD"/>
    <w:rsid w:val="001005A5"/>
    <w:rsid w:val="001005F5"/>
    <w:rsid w:val="00102577"/>
    <w:rsid w:val="00104D10"/>
    <w:rsid w:val="00105439"/>
    <w:rsid w:val="001056D4"/>
    <w:rsid w:val="00105ECB"/>
    <w:rsid w:val="0010606E"/>
    <w:rsid w:val="00106F81"/>
    <w:rsid w:val="00107CD6"/>
    <w:rsid w:val="0011132A"/>
    <w:rsid w:val="00113AA2"/>
    <w:rsid w:val="00114725"/>
    <w:rsid w:val="0011484A"/>
    <w:rsid w:val="00115310"/>
    <w:rsid w:val="001169D2"/>
    <w:rsid w:val="00117154"/>
    <w:rsid w:val="0011754C"/>
    <w:rsid w:val="00117ED9"/>
    <w:rsid w:val="00120F46"/>
    <w:rsid w:val="0012299D"/>
    <w:rsid w:val="00122C89"/>
    <w:rsid w:val="00123286"/>
    <w:rsid w:val="001246BC"/>
    <w:rsid w:val="001247FA"/>
    <w:rsid w:val="00124CF5"/>
    <w:rsid w:val="00124CF6"/>
    <w:rsid w:val="0012610C"/>
    <w:rsid w:val="00126849"/>
    <w:rsid w:val="001273E3"/>
    <w:rsid w:val="001274D7"/>
    <w:rsid w:val="00130CEB"/>
    <w:rsid w:val="00130FA5"/>
    <w:rsid w:val="00131081"/>
    <w:rsid w:val="0013116F"/>
    <w:rsid w:val="0013173B"/>
    <w:rsid w:val="0013290D"/>
    <w:rsid w:val="00132AAC"/>
    <w:rsid w:val="00132AFF"/>
    <w:rsid w:val="001330EA"/>
    <w:rsid w:val="001334F4"/>
    <w:rsid w:val="00133AE0"/>
    <w:rsid w:val="00135A5B"/>
    <w:rsid w:val="00135A60"/>
    <w:rsid w:val="00135BCD"/>
    <w:rsid w:val="00135CC2"/>
    <w:rsid w:val="001361FF"/>
    <w:rsid w:val="00137EB9"/>
    <w:rsid w:val="00140E86"/>
    <w:rsid w:val="0014145F"/>
    <w:rsid w:val="001414FD"/>
    <w:rsid w:val="0014268B"/>
    <w:rsid w:val="00142B1A"/>
    <w:rsid w:val="001434E3"/>
    <w:rsid w:val="00143CD3"/>
    <w:rsid w:val="00144D32"/>
    <w:rsid w:val="0014550A"/>
    <w:rsid w:val="0014589F"/>
    <w:rsid w:val="00145B14"/>
    <w:rsid w:val="00147745"/>
    <w:rsid w:val="00150C8A"/>
    <w:rsid w:val="00151F5C"/>
    <w:rsid w:val="0015273D"/>
    <w:rsid w:val="001528B9"/>
    <w:rsid w:val="00152E38"/>
    <w:rsid w:val="0015339C"/>
    <w:rsid w:val="00153589"/>
    <w:rsid w:val="0015372C"/>
    <w:rsid w:val="00153984"/>
    <w:rsid w:val="00153A3E"/>
    <w:rsid w:val="00155475"/>
    <w:rsid w:val="001567EB"/>
    <w:rsid w:val="001604EC"/>
    <w:rsid w:val="0016112A"/>
    <w:rsid w:val="00162245"/>
    <w:rsid w:val="0016224D"/>
    <w:rsid w:val="00162947"/>
    <w:rsid w:val="00162D5E"/>
    <w:rsid w:val="001631BF"/>
    <w:rsid w:val="0016351B"/>
    <w:rsid w:val="001635B5"/>
    <w:rsid w:val="0016376E"/>
    <w:rsid w:val="00165093"/>
    <w:rsid w:val="001658F2"/>
    <w:rsid w:val="00166583"/>
    <w:rsid w:val="00166A50"/>
    <w:rsid w:val="00167B33"/>
    <w:rsid w:val="00170E44"/>
    <w:rsid w:val="0017103D"/>
    <w:rsid w:val="001713DC"/>
    <w:rsid w:val="001715A5"/>
    <w:rsid w:val="001721DD"/>
    <w:rsid w:val="0017227A"/>
    <w:rsid w:val="001726E6"/>
    <w:rsid w:val="00173792"/>
    <w:rsid w:val="00174A0B"/>
    <w:rsid w:val="00174A16"/>
    <w:rsid w:val="0017677A"/>
    <w:rsid w:val="00177848"/>
    <w:rsid w:val="00177AF0"/>
    <w:rsid w:val="00180303"/>
    <w:rsid w:val="001803CB"/>
    <w:rsid w:val="001805CA"/>
    <w:rsid w:val="00180D4F"/>
    <w:rsid w:val="00182CDD"/>
    <w:rsid w:val="001873D4"/>
    <w:rsid w:val="00187836"/>
    <w:rsid w:val="00190202"/>
    <w:rsid w:val="0019279A"/>
    <w:rsid w:val="00193D58"/>
    <w:rsid w:val="001949CE"/>
    <w:rsid w:val="0019553D"/>
    <w:rsid w:val="00195AFA"/>
    <w:rsid w:val="00196CF8"/>
    <w:rsid w:val="001973A1"/>
    <w:rsid w:val="001976F4"/>
    <w:rsid w:val="001A199F"/>
    <w:rsid w:val="001A2463"/>
    <w:rsid w:val="001A3773"/>
    <w:rsid w:val="001A4620"/>
    <w:rsid w:val="001A508C"/>
    <w:rsid w:val="001A53CF"/>
    <w:rsid w:val="001A623F"/>
    <w:rsid w:val="001A6522"/>
    <w:rsid w:val="001A779A"/>
    <w:rsid w:val="001A7B7A"/>
    <w:rsid w:val="001A7CA5"/>
    <w:rsid w:val="001A7E03"/>
    <w:rsid w:val="001B0DD5"/>
    <w:rsid w:val="001B104E"/>
    <w:rsid w:val="001B1303"/>
    <w:rsid w:val="001B1801"/>
    <w:rsid w:val="001B2090"/>
    <w:rsid w:val="001B232A"/>
    <w:rsid w:val="001B3286"/>
    <w:rsid w:val="001B3CD5"/>
    <w:rsid w:val="001B3DD2"/>
    <w:rsid w:val="001B3DFB"/>
    <w:rsid w:val="001B4AE9"/>
    <w:rsid w:val="001B681A"/>
    <w:rsid w:val="001C0EA8"/>
    <w:rsid w:val="001C1277"/>
    <w:rsid w:val="001C13D2"/>
    <w:rsid w:val="001C1687"/>
    <w:rsid w:val="001C19A5"/>
    <w:rsid w:val="001C2232"/>
    <w:rsid w:val="001C241B"/>
    <w:rsid w:val="001C38F6"/>
    <w:rsid w:val="001C41B9"/>
    <w:rsid w:val="001C460E"/>
    <w:rsid w:val="001C4AB7"/>
    <w:rsid w:val="001C4F41"/>
    <w:rsid w:val="001C518D"/>
    <w:rsid w:val="001C5DC4"/>
    <w:rsid w:val="001C6519"/>
    <w:rsid w:val="001C66B4"/>
    <w:rsid w:val="001D00E8"/>
    <w:rsid w:val="001D0577"/>
    <w:rsid w:val="001D2965"/>
    <w:rsid w:val="001D2C4E"/>
    <w:rsid w:val="001D41F6"/>
    <w:rsid w:val="001D4C13"/>
    <w:rsid w:val="001D5C4C"/>
    <w:rsid w:val="001D5F75"/>
    <w:rsid w:val="001D685F"/>
    <w:rsid w:val="001D6D0A"/>
    <w:rsid w:val="001E05E4"/>
    <w:rsid w:val="001E08BC"/>
    <w:rsid w:val="001E0BF4"/>
    <w:rsid w:val="001E15C7"/>
    <w:rsid w:val="001E1BB6"/>
    <w:rsid w:val="001E3351"/>
    <w:rsid w:val="001E3B22"/>
    <w:rsid w:val="001E71AA"/>
    <w:rsid w:val="001F0786"/>
    <w:rsid w:val="001F1470"/>
    <w:rsid w:val="001F198D"/>
    <w:rsid w:val="001F22F0"/>
    <w:rsid w:val="001F2F87"/>
    <w:rsid w:val="001F31E2"/>
    <w:rsid w:val="001F3EA1"/>
    <w:rsid w:val="001F4196"/>
    <w:rsid w:val="001F4672"/>
    <w:rsid w:val="001F59BC"/>
    <w:rsid w:val="001F5C21"/>
    <w:rsid w:val="001F5D02"/>
    <w:rsid w:val="001F6ADA"/>
    <w:rsid w:val="001F703B"/>
    <w:rsid w:val="001F7A4A"/>
    <w:rsid w:val="002002E0"/>
    <w:rsid w:val="002003F7"/>
    <w:rsid w:val="00200C5E"/>
    <w:rsid w:val="00200E85"/>
    <w:rsid w:val="00202704"/>
    <w:rsid w:val="00202717"/>
    <w:rsid w:val="00204AB0"/>
    <w:rsid w:val="00204B24"/>
    <w:rsid w:val="002052B2"/>
    <w:rsid w:val="002060E2"/>
    <w:rsid w:val="002072F0"/>
    <w:rsid w:val="002075D2"/>
    <w:rsid w:val="002077D3"/>
    <w:rsid w:val="00207C80"/>
    <w:rsid w:val="00210867"/>
    <w:rsid w:val="00210D9F"/>
    <w:rsid w:val="0021142C"/>
    <w:rsid w:val="00212324"/>
    <w:rsid w:val="002124D8"/>
    <w:rsid w:val="00212A00"/>
    <w:rsid w:val="00213102"/>
    <w:rsid w:val="00213B17"/>
    <w:rsid w:val="00214092"/>
    <w:rsid w:val="0021442E"/>
    <w:rsid w:val="002148D9"/>
    <w:rsid w:val="00214D29"/>
    <w:rsid w:val="00215265"/>
    <w:rsid w:val="00215517"/>
    <w:rsid w:val="00215ECA"/>
    <w:rsid w:val="002162FC"/>
    <w:rsid w:val="0022031A"/>
    <w:rsid w:val="00220581"/>
    <w:rsid w:val="00221236"/>
    <w:rsid w:val="00221680"/>
    <w:rsid w:val="00221B4E"/>
    <w:rsid w:val="00221B51"/>
    <w:rsid w:val="00221DB3"/>
    <w:rsid w:val="00221E7C"/>
    <w:rsid w:val="002226DF"/>
    <w:rsid w:val="00222C8F"/>
    <w:rsid w:val="002238B6"/>
    <w:rsid w:val="00223918"/>
    <w:rsid w:val="00223D62"/>
    <w:rsid w:val="00224162"/>
    <w:rsid w:val="00225779"/>
    <w:rsid w:val="00225908"/>
    <w:rsid w:val="002262A3"/>
    <w:rsid w:val="00227FC1"/>
    <w:rsid w:val="002304E5"/>
    <w:rsid w:val="00231693"/>
    <w:rsid w:val="00231E6C"/>
    <w:rsid w:val="002320A0"/>
    <w:rsid w:val="00232D62"/>
    <w:rsid w:val="0023310A"/>
    <w:rsid w:val="00233606"/>
    <w:rsid w:val="00233B22"/>
    <w:rsid w:val="00233FC3"/>
    <w:rsid w:val="002342A8"/>
    <w:rsid w:val="002344CB"/>
    <w:rsid w:val="002346B8"/>
    <w:rsid w:val="00236C75"/>
    <w:rsid w:val="002377A0"/>
    <w:rsid w:val="00237AFD"/>
    <w:rsid w:val="00237F3D"/>
    <w:rsid w:val="0024179D"/>
    <w:rsid w:val="00241A92"/>
    <w:rsid w:val="0024243C"/>
    <w:rsid w:val="00242A89"/>
    <w:rsid w:val="00242D53"/>
    <w:rsid w:val="00242DD3"/>
    <w:rsid w:val="00242E59"/>
    <w:rsid w:val="00244776"/>
    <w:rsid w:val="0024523D"/>
    <w:rsid w:val="00245874"/>
    <w:rsid w:val="00246095"/>
    <w:rsid w:val="00246411"/>
    <w:rsid w:val="0024722D"/>
    <w:rsid w:val="00247609"/>
    <w:rsid w:val="0025129B"/>
    <w:rsid w:val="00251672"/>
    <w:rsid w:val="00252968"/>
    <w:rsid w:val="002529DD"/>
    <w:rsid w:val="00252CEB"/>
    <w:rsid w:val="00252E33"/>
    <w:rsid w:val="00253256"/>
    <w:rsid w:val="00253D0F"/>
    <w:rsid w:val="00255AA0"/>
    <w:rsid w:val="002603B6"/>
    <w:rsid w:val="002610F7"/>
    <w:rsid w:val="00261263"/>
    <w:rsid w:val="00263F4F"/>
    <w:rsid w:val="00264AB4"/>
    <w:rsid w:val="0026522F"/>
    <w:rsid w:val="0026523F"/>
    <w:rsid w:val="00265623"/>
    <w:rsid w:val="00265F21"/>
    <w:rsid w:val="0027031B"/>
    <w:rsid w:val="002709AD"/>
    <w:rsid w:val="0027153D"/>
    <w:rsid w:val="00271779"/>
    <w:rsid w:val="00271945"/>
    <w:rsid w:val="00271AB2"/>
    <w:rsid w:val="0027282F"/>
    <w:rsid w:val="002740BD"/>
    <w:rsid w:val="00274BB6"/>
    <w:rsid w:val="00276F26"/>
    <w:rsid w:val="0027771C"/>
    <w:rsid w:val="00277C78"/>
    <w:rsid w:val="00277D42"/>
    <w:rsid w:val="00280CBA"/>
    <w:rsid w:val="002826D5"/>
    <w:rsid w:val="00282974"/>
    <w:rsid w:val="00284C51"/>
    <w:rsid w:val="00285850"/>
    <w:rsid w:val="00285B67"/>
    <w:rsid w:val="00286045"/>
    <w:rsid w:val="00286D53"/>
    <w:rsid w:val="00287D60"/>
    <w:rsid w:val="00287DB1"/>
    <w:rsid w:val="00290529"/>
    <w:rsid w:val="00290D60"/>
    <w:rsid w:val="00290E02"/>
    <w:rsid w:val="00291500"/>
    <w:rsid w:val="00291709"/>
    <w:rsid w:val="00291777"/>
    <w:rsid w:val="002917F5"/>
    <w:rsid w:val="00292B67"/>
    <w:rsid w:val="0029340A"/>
    <w:rsid w:val="0029342C"/>
    <w:rsid w:val="00293528"/>
    <w:rsid w:val="002935C6"/>
    <w:rsid w:val="00293F2A"/>
    <w:rsid w:val="0029545F"/>
    <w:rsid w:val="002A03A6"/>
    <w:rsid w:val="002A0582"/>
    <w:rsid w:val="002A0691"/>
    <w:rsid w:val="002A0761"/>
    <w:rsid w:val="002A1AF6"/>
    <w:rsid w:val="002A1EDF"/>
    <w:rsid w:val="002A23F7"/>
    <w:rsid w:val="002A2CC9"/>
    <w:rsid w:val="002A2FAE"/>
    <w:rsid w:val="002A3990"/>
    <w:rsid w:val="002A4162"/>
    <w:rsid w:val="002A68AC"/>
    <w:rsid w:val="002A73F9"/>
    <w:rsid w:val="002A7582"/>
    <w:rsid w:val="002A7D72"/>
    <w:rsid w:val="002B0B91"/>
    <w:rsid w:val="002B1098"/>
    <w:rsid w:val="002B1A1A"/>
    <w:rsid w:val="002B1B02"/>
    <w:rsid w:val="002B2456"/>
    <w:rsid w:val="002B248D"/>
    <w:rsid w:val="002B26DA"/>
    <w:rsid w:val="002B3874"/>
    <w:rsid w:val="002B3DF7"/>
    <w:rsid w:val="002B4348"/>
    <w:rsid w:val="002B54EA"/>
    <w:rsid w:val="002B6DDA"/>
    <w:rsid w:val="002B7CCE"/>
    <w:rsid w:val="002B7D3B"/>
    <w:rsid w:val="002C1305"/>
    <w:rsid w:val="002C1330"/>
    <w:rsid w:val="002C181B"/>
    <w:rsid w:val="002C1A31"/>
    <w:rsid w:val="002C1AC4"/>
    <w:rsid w:val="002C369D"/>
    <w:rsid w:val="002C53C2"/>
    <w:rsid w:val="002C594E"/>
    <w:rsid w:val="002C7857"/>
    <w:rsid w:val="002D1B90"/>
    <w:rsid w:val="002D1F07"/>
    <w:rsid w:val="002D21EA"/>
    <w:rsid w:val="002D2BD8"/>
    <w:rsid w:val="002D3045"/>
    <w:rsid w:val="002D4224"/>
    <w:rsid w:val="002D448F"/>
    <w:rsid w:val="002D5803"/>
    <w:rsid w:val="002D5C98"/>
    <w:rsid w:val="002D5C9F"/>
    <w:rsid w:val="002D683F"/>
    <w:rsid w:val="002D6B6B"/>
    <w:rsid w:val="002E038B"/>
    <w:rsid w:val="002E038E"/>
    <w:rsid w:val="002E39F0"/>
    <w:rsid w:val="002E4872"/>
    <w:rsid w:val="002E5134"/>
    <w:rsid w:val="002E556F"/>
    <w:rsid w:val="002E645F"/>
    <w:rsid w:val="002E7067"/>
    <w:rsid w:val="002F0911"/>
    <w:rsid w:val="002F1349"/>
    <w:rsid w:val="002F14AB"/>
    <w:rsid w:val="002F17A7"/>
    <w:rsid w:val="002F1C6E"/>
    <w:rsid w:val="002F253A"/>
    <w:rsid w:val="002F2744"/>
    <w:rsid w:val="002F2CDA"/>
    <w:rsid w:val="002F32AA"/>
    <w:rsid w:val="002F3588"/>
    <w:rsid w:val="002F36CE"/>
    <w:rsid w:val="002F3F88"/>
    <w:rsid w:val="002F4F46"/>
    <w:rsid w:val="002F6985"/>
    <w:rsid w:val="002F7123"/>
    <w:rsid w:val="002F7247"/>
    <w:rsid w:val="002F7562"/>
    <w:rsid w:val="0030013D"/>
    <w:rsid w:val="00300F52"/>
    <w:rsid w:val="00300FBE"/>
    <w:rsid w:val="00301C21"/>
    <w:rsid w:val="00304D8D"/>
    <w:rsid w:val="00304E40"/>
    <w:rsid w:val="0030577B"/>
    <w:rsid w:val="003058CB"/>
    <w:rsid w:val="00306A08"/>
    <w:rsid w:val="0030757B"/>
    <w:rsid w:val="003102AF"/>
    <w:rsid w:val="00310FC5"/>
    <w:rsid w:val="0031112F"/>
    <w:rsid w:val="00311CA2"/>
    <w:rsid w:val="00312AF3"/>
    <w:rsid w:val="00313F57"/>
    <w:rsid w:val="003147AC"/>
    <w:rsid w:val="003167FC"/>
    <w:rsid w:val="00316BF5"/>
    <w:rsid w:val="003170C3"/>
    <w:rsid w:val="003178C5"/>
    <w:rsid w:val="00320A81"/>
    <w:rsid w:val="00320B18"/>
    <w:rsid w:val="00320E63"/>
    <w:rsid w:val="003214C1"/>
    <w:rsid w:val="0032157F"/>
    <w:rsid w:val="00323442"/>
    <w:rsid w:val="0032388F"/>
    <w:rsid w:val="0032510D"/>
    <w:rsid w:val="00325C1F"/>
    <w:rsid w:val="00326079"/>
    <w:rsid w:val="00326FF8"/>
    <w:rsid w:val="00330E32"/>
    <w:rsid w:val="00331A79"/>
    <w:rsid w:val="00331D2A"/>
    <w:rsid w:val="00331ED4"/>
    <w:rsid w:val="0033281D"/>
    <w:rsid w:val="0033302B"/>
    <w:rsid w:val="00333791"/>
    <w:rsid w:val="00334B17"/>
    <w:rsid w:val="0033520B"/>
    <w:rsid w:val="00335A0A"/>
    <w:rsid w:val="00335C33"/>
    <w:rsid w:val="003362D4"/>
    <w:rsid w:val="0033645B"/>
    <w:rsid w:val="003366EB"/>
    <w:rsid w:val="0033757C"/>
    <w:rsid w:val="00340AAE"/>
    <w:rsid w:val="003417C6"/>
    <w:rsid w:val="003420C9"/>
    <w:rsid w:val="00342A5A"/>
    <w:rsid w:val="00342F31"/>
    <w:rsid w:val="003445F0"/>
    <w:rsid w:val="00344DD9"/>
    <w:rsid w:val="00346696"/>
    <w:rsid w:val="00346DBD"/>
    <w:rsid w:val="00347DD9"/>
    <w:rsid w:val="003505A7"/>
    <w:rsid w:val="0035069C"/>
    <w:rsid w:val="00350B0E"/>
    <w:rsid w:val="00351253"/>
    <w:rsid w:val="00351AFD"/>
    <w:rsid w:val="00352032"/>
    <w:rsid w:val="00352D53"/>
    <w:rsid w:val="00352EB6"/>
    <w:rsid w:val="003550E7"/>
    <w:rsid w:val="003552EF"/>
    <w:rsid w:val="00356601"/>
    <w:rsid w:val="00356BB0"/>
    <w:rsid w:val="00356EC3"/>
    <w:rsid w:val="003600C6"/>
    <w:rsid w:val="003600D2"/>
    <w:rsid w:val="00361424"/>
    <w:rsid w:val="003616DA"/>
    <w:rsid w:val="003617CC"/>
    <w:rsid w:val="00361D95"/>
    <w:rsid w:val="00362489"/>
    <w:rsid w:val="00362589"/>
    <w:rsid w:val="00362733"/>
    <w:rsid w:val="0036305E"/>
    <w:rsid w:val="00363169"/>
    <w:rsid w:val="00365A05"/>
    <w:rsid w:val="003660DF"/>
    <w:rsid w:val="003668E4"/>
    <w:rsid w:val="003675FE"/>
    <w:rsid w:val="00367957"/>
    <w:rsid w:val="00370438"/>
    <w:rsid w:val="003711F9"/>
    <w:rsid w:val="0037151A"/>
    <w:rsid w:val="003720B4"/>
    <w:rsid w:val="003724B8"/>
    <w:rsid w:val="003730B5"/>
    <w:rsid w:val="003746A4"/>
    <w:rsid w:val="003749B4"/>
    <w:rsid w:val="00375435"/>
    <w:rsid w:val="00376482"/>
    <w:rsid w:val="0037709F"/>
    <w:rsid w:val="00377229"/>
    <w:rsid w:val="00377EB4"/>
    <w:rsid w:val="00380161"/>
    <w:rsid w:val="0038095D"/>
    <w:rsid w:val="00380E30"/>
    <w:rsid w:val="00380E44"/>
    <w:rsid w:val="00381327"/>
    <w:rsid w:val="003819D5"/>
    <w:rsid w:val="00381B9B"/>
    <w:rsid w:val="00381DFC"/>
    <w:rsid w:val="00382ADE"/>
    <w:rsid w:val="00383C2F"/>
    <w:rsid w:val="00384514"/>
    <w:rsid w:val="00384674"/>
    <w:rsid w:val="00385A2E"/>
    <w:rsid w:val="00390B49"/>
    <w:rsid w:val="003911C9"/>
    <w:rsid w:val="00391BA2"/>
    <w:rsid w:val="00392AC2"/>
    <w:rsid w:val="003932B2"/>
    <w:rsid w:val="0039352E"/>
    <w:rsid w:val="003937BB"/>
    <w:rsid w:val="0039380B"/>
    <w:rsid w:val="00394ED6"/>
    <w:rsid w:val="00395493"/>
    <w:rsid w:val="003961D8"/>
    <w:rsid w:val="003961FF"/>
    <w:rsid w:val="00396C6A"/>
    <w:rsid w:val="00397400"/>
    <w:rsid w:val="00397C27"/>
    <w:rsid w:val="003A109D"/>
    <w:rsid w:val="003A1AD3"/>
    <w:rsid w:val="003A2BF5"/>
    <w:rsid w:val="003A4DB3"/>
    <w:rsid w:val="003A50E3"/>
    <w:rsid w:val="003A53DC"/>
    <w:rsid w:val="003A631C"/>
    <w:rsid w:val="003A654E"/>
    <w:rsid w:val="003A6E6D"/>
    <w:rsid w:val="003A77D3"/>
    <w:rsid w:val="003B0066"/>
    <w:rsid w:val="003B0428"/>
    <w:rsid w:val="003B1667"/>
    <w:rsid w:val="003B1916"/>
    <w:rsid w:val="003B3C5F"/>
    <w:rsid w:val="003B42FF"/>
    <w:rsid w:val="003B4A24"/>
    <w:rsid w:val="003B4ADB"/>
    <w:rsid w:val="003B5AB0"/>
    <w:rsid w:val="003B6BC8"/>
    <w:rsid w:val="003B7293"/>
    <w:rsid w:val="003B7FBD"/>
    <w:rsid w:val="003C128A"/>
    <w:rsid w:val="003C1FF3"/>
    <w:rsid w:val="003C20B5"/>
    <w:rsid w:val="003C33C8"/>
    <w:rsid w:val="003C532A"/>
    <w:rsid w:val="003C707B"/>
    <w:rsid w:val="003C7ABE"/>
    <w:rsid w:val="003C7F3D"/>
    <w:rsid w:val="003D12C1"/>
    <w:rsid w:val="003D2185"/>
    <w:rsid w:val="003D2397"/>
    <w:rsid w:val="003D2C20"/>
    <w:rsid w:val="003D2C26"/>
    <w:rsid w:val="003D3175"/>
    <w:rsid w:val="003D387C"/>
    <w:rsid w:val="003D39BD"/>
    <w:rsid w:val="003D3E5B"/>
    <w:rsid w:val="003D4670"/>
    <w:rsid w:val="003D4BDC"/>
    <w:rsid w:val="003D4C03"/>
    <w:rsid w:val="003D4F90"/>
    <w:rsid w:val="003D5302"/>
    <w:rsid w:val="003D54CB"/>
    <w:rsid w:val="003D7E28"/>
    <w:rsid w:val="003E005D"/>
    <w:rsid w:val="003E03DA"/>
    <w:rsid w:val="003E0726"/>
    <w:rsid w:val="003E22BE"/>
    <w:rsid w:val="003E343B"/>
    <w:rsid w:val="003E3EEA"/>
    <w:rsid w:val="003E4F2F"/>
    <w:rsid w:val="003E629E"/>
    <w:rsid w:val="003E6BFB"/>
    <w:rsid w:val="003E7633"/>
    <w:rsid w:val="003E7B88"/>
    <w:rsid w:val="003F03CA"/>
    <w:rsid w:val="003F10B6"/>
    <w:rsid w:val="003F1AA3"/>
    <w:rsid w:val="003F1DC9"/>
    <w:rsid w:val="003F1E30"/>
    <w:rsid w:val="003F22AA"/>
    <w:rsid w:val="003F353B"/>
    <w:rsid w:val="003F3995"/>
    <w:rsid w:val="003F3D99"/>
    <w:rsid w:val="003F45B4"/>
    <w:rsid w:val="003F5D0C"/>
    <w:rsid w:val="003F78A6"/>
    <w:rsid w:val="004005B7"/>
    <w:rsid w:val="00400880"/>
    <w:rsid w:val="0040089E"/>
    <w:rsid w:val="00400B9E"/>
    <w:rsid w:val="00401319"/>
    <w:rsid w:val="00401F22"/>
    <w:rsid w:val="00401F7D"/>
    <w:rsid w:val="004038BB"/>
    <w:rsid w:val="00406A00"/>
    <w:rsid w:val="004070C4"/>
    <w:rsid w:val="00410663"/>
    <w:rsid w:val="004115DC"/>
    <w:rsid w:val="00412032"/>
    <w:rsid w:val="00412DEA"/>
    <w:rsid w:val="00413097"/>
    <w:rsid w:val="004163FA"/>
    <w:rsid w:val="0041729C"/>
    <w:rsid w:val="0041793C"/>
    <w:rsid w:val="00417A8D"/>
    <w:rsid w:val="00420185"/>
    <w:rsid w:val="00420DA8"/>
    <w:rsid w:val="00420DF0"/>
    <w:rsid w:val="00420EA8"/>
    <w:rsid w:val="0042219A"/>
    <w:rsid w:val="0042229E"/>
    <w:rsid w:val="004225ED"/>
    <w:rsid w:val="00423094"/>
    <w:rsid w:val="0042341B"/>
    <w:rsid w:val="00423D09"/>
    <w:rsid w:val="004242F9"/>
    <w:rsid w:val="0042434E"/>
    <w:rsid w:val="004245DE"/>
    <w:rsid w:val="00424A05"/>
    <w:rsid w:val="00425791"/>
    <w:rsid w:val="00425ECB"/>
    <w:rsid w:val="004266DB"/>
    <w:rsid w:val="00426A46"/>
    <w:rsid w:val="00427616"/>
    <w:rsid w:val="00427C11"/>
    <w:rsid w:val="004300DD"/>
    <w:rsid w:val="004305A5"/>
    <w:rsid w:val="00431BBE"/>
    <w:rsid w:val="00431DED"/>
    <w:rsid w:val="00431EFA"/>
    <w:rsid w:val="0043231B"/>
    <w:rsid w:val="004327C2"/>
    <w:rsid w:val="00433C56"/>
    <w:rsid w:val="004342CB"/>
    <w:rsid w:val="0043437F"/>
    <w:rsid w:val="004346F1"/>
    <w:rsid w:val="00434F28"/>
    <w:rsid w:val="00435445"/>
    <w:rsid w:val="0043559A"/>
    <w:rsid w:val="00436106"/>
    <w:rsid w:val="00440A25"/>
    <w:rsid w:val="0044143F"/>
    <w:rsid w:val="00443CA3"/>
    <w:rsid w:val="004456AB"/>
    <w:rsid w:val="00446FCC"/>
    <w:rsid w:val="004509EB"/>
    <w:rsid w:val="00450AFA"/>
    <w:rsid w:val="00453C14"/>
    <w:rsid w:val="004579D2"/>
    <w:rsid w:val="00460E15"/>
    <w:rsid w:val="004612C1"/>
    <w:rsid w:val="00461AA0"/>
    <w:rsid w:val="004631F5"/>
    <w:rsid w:val="0046410B"/>
    <w:rsid w:val="00464BA2"/>
    <w:rsid w:val="00467EA9"/>
    <w:rsid w:val="0047045B"/>
    <w:rsid w:val="00470F8B"/>
    <w:rsid w:val="0047203B"/>
    <w:rsid w:val="00472D18"/>
    <w:rsid w:val="0047323B"/>
    <w:rsid w:val="00473267"/>
    <w:rsid w:val="00474F8B"/>
    <w:rsid w:val="0047505E"/>
    <w:rsid w:val="004759E9"/>
    <w:rsid w:val="00475EC7"/>
    <w:rsid w:val="0047632B"/>
    <w:rsid w:val="0047644F"/>
    <w:rsid w:val="00476B42"/>
    <w:rsid w:val="004776D0"/>
    <w:rsid w:val="00477C52"/>
    <w:rsid w:val="00480DF4"/>
    <w:rsid w:val="00481AC9"/>
    <w:rsid w:val="00482655"/>
    <w:rsid w:val="0048286D"/>
    <w:rsid w:val="00482976"/>
    <w:rsid w:val="00483256"/>
    <w:rsid w:val="00483F2E"/>
    <w:rsid w:val="00484818"/>
    <w:rsid w:val="00484A55"/>
    <w:rsid w:val="00485089"/>
    <w:rsid w:val="00485CE1"/>
    <w:rsid w:val="00486A04"/>
    <w:rsid w:val="004873AB"/>
    <w:rsid w:val="00487705"/>
    <w:rsid w:val="00487E70"/>
    <w:rsid w:val="00490896"/>
    <w:rsid w:val="00491C3F"/>
    <w:rsid w:val="004928F0"/>
    <w:rsid w:val="0049308F"/>
    <w:rsid w:val="004934FB"/>
    <w:rsid w:val="004938C6"/>
    <w:rsid w:val="004941DD"/>
    <w:rsid w:val="004941ED"/>
    <w:rsid w:val="00494B2E"/>
    <w:rsid w:val="00494D37"/>
    <w:rsid w:val="00495186"/>
    <w:rsid w:val="00496455"/>
    <w:rsid w:val="0049678D"/>
    <w:rsid w:val="004A0FD4"/>
    <w:rsid w:val="004A2A2E"/>
    <w:rsid w:val="004A2D95"/>
    <w:rsid w:val="004A55D2"/>
    <w:rsid w:val="004A5A9C"/>
    <w:rsid w:val="004A6926"/>
    <w:rsid w:val="004A769B"/>
    <w:rsid w:val="004A7BAF"/>
    <w:rsid w:val="004B2AD3"/>
    <w:rsid w:val="004B2C8B"/>
    <w:rsid w:val="004B2ECA"/>
    <w:rsid w:val="004B34BD"/>
    <w:rsid w:val="004B379D"/>
    <w:rsid w:val="004B3809"/>
    <w:rsid w:val="004B408F"/>
    <w:rsid w:val="004B40EB"/>
    <w:rsid w:val="004B465D"/>
    <w:rsid w:val="004B4E9E"/>
    <w:rsid w:val="004B745B"/>
    <w:rsid w:val="004B7BB7"/>
    <w:rsid w:val="004C0880"/>
    <w:rsid w:val="004C0D0E"/>
    <w:rsid w:val="004C188D"/>
    <w:rsid w:val="004C1D3B"/>
    <w:rsid w:val="004C2051"/>
    <w:rsid w:val="004C57C1"/>
    <w:rsid w:val="004C5B07"/>
    <w:rsid w:val="004C60FD"/>
    <w:rsid w:val="004C6AF2"/>
    <w:rsid w:val="004C73C8"/>
    <w:rsid w:val="004C7D3B"/>
    <w:rsid w:val="004D0BA4"/>
    <w:rsid w:val="004D224C"/>
    <w:rsid w:val="004D2931"/>
    <w:rsid w:val="004D2C0C"/>
    <w:rsid w:val="004D2E28"/>
    <w:rsid w:val="004D3554"/>
    <w:rsid w:val="004D3894"/>
    <w:rsid w:val="004D3A3C"/>
    <w:rsid w:val="004D3F03"/>
    <w:rsid w:val="004D3F6A"/>
    <w:rsid w:val="004D41D2"/>
    <w:rsid w:val="004D53F9"/>
    <w:rsid w:val="004D5479"/>
    <w:rsid w:val="004D64E9"/>
    <w:rsid w:val="004D6C9F"/>
    <w:rsid w:val="004D740E"/>
    <w:rsid w:val="004E13B0"/>
    <w:rsid w:val="004E1535"/>
    <w:rsid w:val="004E1E86"/>
    <w:rsid w:val="004E2574"/>
    <w:rsid w:val="004E277A"/>
    <w:rsid w:val="004E2913"/>
    <w:rsid w:val="004E3214"/>
    <w:rsid w:val="004E3F16"/>
    <w:rsid w:val="004E464D"/>
    <w:rsid w:val="004E51F8"/>
    <w:rsid w:val="004E5A31"/>
    <w:rsid w:val="004E5ABE"/>
    <w:rsid w:val="004E5C3D"/>
    <w:rsid w:val="004E5D10"/>
    <w:rsid w:val="004E6FF0"/>
    <w:rsid w:val="004E77B8"/>
    <w:rsid w:val="004F0C3F"/>
    <w:rsid w:val="004F1A0C"/>
    <w:rsid w:val="004F2326"/>
    <w:rsid w:val="004F2756"/>
    <w:rsid w:val="004F5830"/>
    <w:rsid w:val="004F6DD4"/>
    <w:rsid w:val="00500316"/>
    <w:rsid w:val="0050066B"/>
    <w:rsid w:val="00500A58"/>
    <w:rsid w:val="00502895"/>
    <w:rsid w:val="005028AA"/>
    <w:rsid w:val="005031EE"/>
    <w:rsid w:val="005032CA"/>
    <w:rsid w:val="0050576C"/>
    <w:rsid w:val="005063B9"/>
    <w:rsid w:val="00506F33"/>
    <w:rsid w:val="00506F38"/>
    <w:rsid w:val="005109C3"/>
    <w:rsid w:val="00510E58"/>
    <w:rsid w:val="0051170B"/>
    <w:rsid w:val="00513813"/>
    <w:rsid w:val="00514057"/>
    <w:rsid w:val="00514D68"/>
    <w:rsid w:val="00514DF9"/>
    <w:rsid w:val="0051521E"/>
    <w:rsid w:val="00515414"/>
    <w:rsid w:val="005155C8"/>
    <w:rsid w:val="00515854"/>
    <w:rsid w:val="00515BF8"/>
    <w:rsid w:val="00516D7B"/>
    <w:rsid w:val="00516FC0"/>
    <w:rsid w:val="00517959"/>
    <w:rsid w:val="00520BD5"/>
    <w:rsid w:val="00522898"/>
    <w:rsid w:val="00523701"/>
    <w:rsid w:val="00524651"/>
    <w:rsid w:val="0052556F"/>
    <w:rsid w:val="005276B9"/>
    <w:rsid w:val="005278C0"/>
    <w:rsid w:val="005278F7"/>
    <w:rsid w:val="00531038"/>
    <w:rsid w:val="00531823"/>
    <w:rsid w:val="005318C0"/>
    <w:rsid w:val="005336C6"/>
    <w:rsid w:val="0053370F"/>
    <w:rsid w:val="0053461A"/>
    <w:rsid w:val="00535721"/>
    <w:rsid w:val="00535E6D"/>
    <w:rsid w:val="0053652B"/>
    <w:rsid w:val="005373EB"/>
    <w:rsid w:val="0053765E"/>
    <w:rsid w:val="00541383"/>
    <w:rsid w:val="00541980"/>
    <w:rsid w:val="00541B68"/>
    <w:rsid w:val="005422CC"/>
    <w:rsid w:val="00542CBC"/>
    <w:rsid w:val="00543177"/>
    <w:rsid w:val="00545061"/>
    <w:rsid w:val="00545465"/>
    <w:rsid w:val="00546AE6"/>
    <w:rsid w:val="0054701E"/>
    <w:rsid w:val="00547F14"/>
    <w:rsid w:val="00550918"/>
    <w:rsid w:val="00552018"/>
    <w:rsid w:val="00552523"/>
    <w:rsid w:val="00553481"/>
    <w:rsid w:val="00553AB5"/>
    <w:rsid w:val="00554065"/>
    <w:rsid w:val="00555C33"/>
    <w:rsid w:val="005566B4"/>
    <w:rsid w:val="005607DC"/>
    <w:rsid w:val="00560AD9"/>
    <w:rsid w:val="00560E44"/>
    <w:rsid w:val="00561101"/>
    <w:rsid w:val="005611E5"/>
    <w:rsid w:val="00561743"/>
    <w:rsid w:val="005618A2"/>
    <w:rsid w:val="005629DA"/>
    <w:rsid w:val="0056383B"/>
    <w:rsid w:val="005638BD"/>
    <w:rsid w:val="00563C54"/>
    <w:rsid w:val="00564097"/>
    <w:rsid w:val="00564AE1"/>
    <w:rsid w:val="0056508B"/>
    <w:rsid w:val="00565368"/>
    <w:rsid w:val="00566248"/>
    <w:rsid w:val="0056685F"/>
    <w:rsid w:val="0056727B"/>
    <w:rsid w:val="005673CA"/>
    <w:rsid w:val="005679C1"/>
    <w:rsid w:val="0057010B"/>
    <w:rsid w:val="00570110"/>
    <w:rsid w:val="005704F3"/>
    <w:rsid w:val="00570508"/>
    <w:rsid w:val="0057056E"/>
    <w:rsid w:val="00570A33"/>
    <w:rsid w:val="00571558"/>
    <w:rsid w:val="00571C15"/>
    <w:rsid w:val="00571FE0"/>
    <w:rsid w:val="00573928"/>
    <w:rsid w:val="00573FAE"/>
    <w:rsid w:val="0057405A"/>
    <w:rsid w:val="00575920"/>
    <w:rsid w:val="00575A48"/>
    <w:rsid w:val="00575BA6"/>
    <w:rsid w:val="00575F66"/>
    <w:rsid w:val="005762E8"/>
    <w:rsid w:val="00576541"/>
    <w:rsid w:val="00577835"/>
    <w:rsid w:val="00577EDB"/>
    <w:rsid w:val="00580048"/>
    <w:rsid w:val="00580316"/>
    <w:rsid w:val="00580A02"/>
    <w:rsid w:val="005811BD"/>
    <w:rsid w:val="00581643"/>
    <w:rsid w:val="00581CB5"/>
    <w:rsid w:val="005823BE"/>
    <w:rsid w:val="00584C87"/>
    <w:rsid w:val="00585E20"/>
    <w:rsid w:val="00586740"/>
    <w:rsid w:val="00586DE6"/>
    <w:rsid w:val="00587072"/>
    <w:rsid w:val="00587099"/>
    <w:rsid w:val="005900E7"/>
    <w:rsid w:val="0059154C"/>
    <w:rsid w:val="005916DE"/>
    <w:rsid w:val="00591AFB"/>
    <w:rsid w:val="0059210B"/>
    <w:rsid w:val="00592146"/>
    <w:rsid w:val="00593645"/>
    <w:rsid w:val="00595233"/>
    <w:rsid w:val="00595A1D"/>
    <w:rsid w:val="00595A70"/>
    <w:rsid w:val="005961D4"/>
    <w:rsid w:val="00596677"/>
    <w:rsid w:val="00596A35"/>
    <w:rsid w:val="00597AB9"/>
    <w:rsid w:val="005A0541"/>
    <w:rsid w:val="005A0EAC"/>
    <w:rsid w:val="005A12DD"/>
    <w:rsid w:val="005A1B99"/>
    <w:rsid w:val="005A1DFB"/>
    <w:rsid w:val="005A1E90"/>
    <w:rsid w:val="005A207B"/>
    <w:rsid w:val="005A2D82"/>
    <w:rsid w:val="005A306A"/>
    <w:rsid w:val="005A44BF"/>
    <w:rsid w:val="005A5CC1"/>
    <w:rsid w:val="005A5E36"/>
    <w:rsid w:val="005A5F14"/>
    <w:rsid w:val="005B0266"/>
    <w:rsid w:val="005B02CC"/>
    <w:rsid w:val="005B0D18"/>
    <w:rsid w:val="005B131B"/>
    <w:rsid w:val="005B2B75"/>
    <w:rsid w:val="005B2DD7"/>
    <w:rsid w:val="005B3B74"/>
    <w:rsid w:val="005B3E0B"/>
    <w:rsid w:val="005B43DD"/>
    <w:rsid w:val="005B5D3D"/>
    <w:rsid w:val="005B661C"/>
    <w:rsid w:val="005B6730"/>
    <w:rsid w:val="005B6886"/>
    <w:rsid w:val="005B7424"/>
    <w:rsid w:val="005B769A"/>
    <w:rsid w:val="005B7CC9"/>
    <w:rsid w:val="005C14A5"/>
    <w:rsid w:val="005C1538"/>
    <w:rsid w:val="005C15E5"/>
    <w:rsid w:val="005C16B5"/>
    <w:rsid w:val="005C16EC"/>
    <w:rsid w:val="005C1F40"/>
    <w:rsid w:val="005C1F6A"/>
    <w:rsid w:val="005C24A7"/>
    <w:rsid w:val="005C2BD4"/>
    <w:rsid w:val="005C3E4B"/>
    <w:rsid w:val="005C41D1"/>
    <w:rsid w:val="005C47AF"/>
    <w:rsid w:val="005C47FD"/>
    <w:rsid w:val="005C6371"/>
    <w:rsid w:val="005C63D6"/>
    <w:rsid w:val="005C67F3"/>
    <w:rsid w:val="005C7E04"/>
    <w:rsid w:val="005D09E5"/>
    <w:rsid w:val="005D2AFE"/>
    <w:rsid w:val="005D2B77"/>
    <w:rsid w:val="005D5EE8"/>
    <w:rsid w:val="005D5FC8"/>
    <w:rsid w:val="005D63B5"/>
    <w:rsid w:val="005D6ED3"/>
    <w:rsid w:val="005E0B8F"/>
    <w:rsid w:val="005E0C9F"/>
    <w:rsid w:val="005E1372"/>
    <w:rsid w:val="005E1460"/>
    <w:rsid w:val="005E181C"/>
    <w:rsid w:val="005E2021"/>
    <w:rsid w:val="005E20CD"/>
    <w:rsid w:val="005E259C"/>
    <w:rsid w:val="005E33DF"/>
    <w:rsid w:val="005E3F9B"/>
    <w:rsid w:val="005E423E"/>
    <w:rsid w:val="005E4CAD"/>
    <w:rsid w:val="005E5299"/>
    <w:rsid w:val="005E59BC"/>
    <w:rsid w:val="005E5E00"/>
    <w:rsid w:val="005E5EE1"/>
    <w:rsid w:val="005E68C8"/>
    <w:rsid w:val="005E7885"/>
    <w:rsid w:val="005E78BC"/>
    <w:rsid w:val="005F22AD"/>
    <w:rsid w:val="005F36AE"/>
    <w:rsid w:val="005F36E6"/>
    <w:rsid w:val="005F3E43"/>
    <w:rsid w:val="005F43A6"/>
    <w:rsid w:val="005F46B7"/>
    <w:rsid w:val="005F4AF6"/>
    <w:rsid w:val="005F4C3D"/>
    <w:rsid w:val="005F52C4"/>
    <w:rsid w:val="005F5DA4"/>
    <w:rsid w:val="005F60C9"/>
    <w:rsid w:val="005F6414"/>
    <w:rsid w:val="005F6AC5"/>
    <w:rsid w:val="005F6C87"/>
    <w:rsid w:val="005F7895"/>
    <w:rsid w:val="005F7924"/>
    <w:rsid w:val="00600CE1"/>
    <w:rsid w:val="006011A0"/>
    <w:rsid w:val="0060216A"/>
    <w:rsid w:val="00603351"/>
    <w:rsid w:val="00603661"/>
    <w:rsid w:val="00604044"/>
    <w:rsid w:val="00604375"/>
    <w:rsid w:val="006046DF"/>
    <w:rsid w:val="00604AB9"/>
    <w:rsid w:val="00604F35"/>
    <w:rsid w:val="006050F2"/>
    <w:rsid w:val="0060565D"/>
    <w:rsid w:val="00605C17"/>
    <w:rsid w:val="006064A1"/>
    <w:rsid w:val="00606706"/>
    <w:rsid w:val="00606C0A"/>
    <w:rsid w:val="00606C19"/>
    <w:rsid w:val="006070CE"/>
    <w:rsid w:val="00610F08"/>
    <w:rsid w:val="00611448"/>
    <w:rsid w:val="00611BDE"/>
    <w:rsid w:val="00612298"/>
    <w:rsid w:val="00613CC3"/>
    <w:rsid w:val="006143BA"/>
    <w:rsid w:val="006151B8"/>
    <w:rsid w:val="00615741"/>
    <w:rsid w:val="006165BA"/>
    <w:rsid w:val="00616618"/>
    <w:rsid w:val="00616753"/>
    <w:rsid w:val="00616C23"/>
    <w:rsid w:val="00616C92"/>
    <w:rsid w:val="00617148"/>
    <w:rsid w:val="0061714B"/>
    <w:rsid w:val="0061756A"/>
    <w:rsid w:val="0062004C"/>
    <w:rsid w:val="00620569"/>
    <w:rsid w:val="00621F91"/>
    <w:rsid w:val="006226FA"/>
    <w:rsid w:val="006233CE"/>
    <w:rsid w:val="00623E4E"/>
    <w:rsid w:val="00624089"/>
    <w:rsid w:val="00625B53"/>
    <w:rsid w:val="0062668C"/>
    <w:rsid w:val="006275E6"/>
    <w:rsid w:val="00627DDD"/>
    <w:rsid w:val="00627F1B"/>
    <w:rsid w:val="006304B7"/>
    <w:rsid w:val="006305C8"/>
    <w:rsid w:val="006313C8"/>
    <w:rsid w:val="0063166F"/>
    <w:rsid w:val="00631813"/>
    <w:rsid w:val="00631B7B"/>
    <w:rsid w:val="00632147"/>
    <w:rsid w:val="006330B6"/>
    <w:rsid w:val="006330CF"/>
    <w:rsid w:val="006344D8"/>
    <w:rsid w:val="006351B8"/>
    <w:rsid w:val="0063645F"/>
    <w:rsid w:val="006365DF"/>
    <w:rsid w:val="00636B08"/>
    <w:rsid w:val="006442D9"/>
    <w:rsid w:val="00645F90"/>
    <w:rsid w:val="006461C2"/>
    <w:rsid w:val="006464B7"/>
    <w:rsid w:val="00647247"/>
    <w:rsid w:val="006472CD"/>
    <w:rsid w:val="00647A59"/>
    <w:rsid w:val="006500D7"/>
    <w:rsid w:val="0065053B"/>
    <w:rsid w:val="006521C6"/>
    <w:rsid w:val="00652562"/>
    <w:rsid w:val="00652788"/>
    <w:rsid w:val="00652894"/>
    <w:rsid w:val="0065300C"/>
    <w:rsid w:val="00653EB8"/>
    <w:rsid w:val="00654468"/>
    <w:rsid w:val="00654A05"/>
    <w:rsid w:val="00656549"/>
    <w:rsid w:val="006568BC"/>
    <w:rsid w:val="0065732E"/>
    <w:rsid w:val="00657467"/>
    <w:rsid w:val="006605DE"/>
    <w:rsid w:val="00660D66"/>
    <w:rsid w:val="00663EF1"/>
    <w:rsid w:val="00664009"/>
    <w:rsid w:val="00664D14"/>
    <w:rsid w:val="00664D9F"/>
    <w:rsid w:val="006657D5"/>
    <w:rsid w:val="00665FC6"/>
    <w:rsid w:val="006664E3"/>
    <w:rsid w:val="00666F80"/>
    <w:rsid w:val="00667484"/>
    <w:rsid w:val="0067048F"/>
    <w:rsid w:val="00671666"/>
    <w:rsid w:val="006716E1"/>
    <w:rsid w:val="006723E5"/>
    <w:rsid w:val="0067320D"/>
    <w:rsid w:val="00673C58"/>
    <w:rsid w:val="00674E1C"/>
    <w:rsid w:val="006755BA"/>
    <w:rsid w:val="00675912"/>
    <w:rsid w:val="00676C18"/>
    <w:rsid w:val="006778AA"/>
    <w:rsid w:val="00677CB8"/>
    <w:rsid w:val="00680DA9"/>
    <w:rsid w:val="00680F1A"/>
    <w:rsid w:val="006813B1"/>
    <w:rsid w:val="006831A5"/>
    <w:rsid w:val="00683759"/>
    <w:rsid w:val="00683EB8"/>
    <w:rsid w:val="0068451F"/>
    <w:rsid w:val="006857B2"/>
    <w:rsid w:val="00685EB5"/>
    <w:rsid w:val="0068676C"/>
    <w:rsid w:val="00687167"/>
    <w:rsid w:val="00690047"/>
    <w:rsid w:val="00691705"/>
    <w:rsid w:val="006918C7"/>
    <w:rsid w:val="006932AA"/>
    <w:rsid w:val="00693414"/>
    <w:rsid w:val="0069505D"/>
    <w:rsid w:val="006953C1"/>
    <w:rsid w:val="006972BD"/>
    <w:rsid w:val="006A1F78"/>
    <w:rsid w:val="006A5152"/>
    <w:rsid w:val="006A56F4"/>
    <w:rsid w:val="006A5EB5"/>
    <w:rsid w:val="006A62DF"/>
    <w:rsid w:val="006A72E6"/>
    <w:rsid w:val="006B07A3"/>
    <w:rsid w:val="006B2253"/>
    <w:rsid w:val="006B2803"/>
    <w:rsid w:val="006B369B"/>
    <w:rsid w:val="006B5DBD"/>
    <w:rsid w:val="006B6460"/>
    <w:rsid w:val="006B75A3"/>
    <w:rsid w:val="006B7B70"/>
    <w:rsid w:val="006C0B90"/>
    <w:rsid w:val="006C24C8"/>
    <w:rsid w:val="006C2ED4"/>
    <w:rsid w:val="006C5021"/>
    <w:rsid w:val="006C5060"/>
    <w:rsid w:val="006C6394"/>
    <w:rsid w:val="006C6690"/>
    <w:rsid w:val="006C7437"/>
    <w:rsid w:val="006C7F6C"/>
    <w:rsid w:val="006D06CB"/>
    <w:rsid w:val="006D1117"/>
    <w:rsid w:val="006D1250"/>
    <w:rsid w:val="006D2F0E"/>
    <w:rsid w:val="006D32E9"/>
    <w:rsid w:val="006D3990"/>
    <w:rsid w:val="006D4C13"/>
    <w:rsid w:val="006D4D4C"/>
    <w:rsid w:val="006D6268"/>
    <w:rsid w:val="006D6B2E"/>
    <w:rsid w:val="006D707F"/>
    <w:rsid w:val="006D7480"/>
    <w:rsid w:val="006E15B6"/>
    <w:rsid w:val="006E1947"/>
    <w:rsid w:val="006E303D"/>
    <w:rsid w:val="006E328E"/>
    <w:rsid w:val="006E4459"/>
    <w:rsid w:val="006E4911"/>
    <w:rsid w:val="006E530D"/>
    <w:rsid w:val="006E538C"/>
    <w:rsid w:val="006E5461"/>
    <w:rsid w:val="006E54DF"/>
    <w:rsid w:val="006E594A"/>
    <w:rsid w:val="006E594E"/>
    <w:rsid w:val="006E5E24"/>
    <w:rsid w:val="006E7373"/>
    <w:rsid w:val="006E7456"/>
    <w:rsid w:val="006E78F6"/>
    <w:rsid w:val="006F1244"/>
    <w:rsid w:val="006F2264"/>
    <w:rsid w:val="006F291B"/>
    <w:rsid w:val="006F2F38"/>
    <w:rsid w:val="006F3170"/>
    <w:rsid w:val="006F35E9"/>
    <w:rsid w:val="006F38E3"/>
    <w:rsid w:val="006F4233"/>
    <w:rsid w:val="006F4E31"/>
    <w:rsid w:val="006F4F3D"/>
    <w:rsid w:val="006F5396"/>
    <w:rsid w:val="006F5B10"/>
    <w:rsid w:val="006F5C5C"/>
    <w:rsid w:val="006F786C"/>
    <w:rsid w:val="006F7950"/>
    <w:rsid w:val="007009CE"/>
    <w:rsid w:val="00700DC8"/>
    <w:rsid w:val="00702534"/>
    <w:rsid w:val="007025BE"/>
    <w:rsid w:val="0070332C"/>
    <w:rsid w:val="0070440F"/>
    <w:rsid w:val="00705229"/>
    <w:rsid w:val="00705AC3"/>
    <w:rsid w:val="00705EC2"/>
    <w:rsid w:val="007067C0"/>
    <w:rsid w:val="007076DE"/>
    <w:rsid w:val="00712A6D"/>
    <w:rsid w:val="007136D6"/>
    <w:rsid w:val="007138AC"/>
    <w:rsid w:val="00713D0B"/>
    <w:rsid w:val="00713D64"/>
    <w:rsid w:val="007141C0"/>
    <w:rsid w:val="007141E3"/>
    <w:rsid w:val="007144BD"/>
    <w:rsid w:val="007155D5"/>
    <w:rsid w:val="00715F64"/>
    <w:rsid w:val="0072018A"/>
    <w:rsid w:val="00720867"/>
    <w:rsid w:val="00720F14"/>
    <w:rsid w:val="00721A20"/>
    <w:rsid w:val="00721E2D"/>
    <w:rsid w:val="00722B98"/>
    <w:rsid w:val="007237E2"/>
    <w:rsid w:val="007239D2"/>
    <w:rsid w:val="00725035"/>
    <w:rsid w:val="007252AA"/>
    <w:rsid w:val="00725996"/>
    <w:rsid w:val="007262A2"/>
    <w:rsid w:val="00727457"/>
    <w:rsid w:val="0073030E"/>
    <w:rsid w:val="0073210C"/>
    <w:rsid w:val="00732BFB"/>
    <w:rsid w:val="00732DCC"/>
    <w:rsid w:val="00734A50"/>
    <w:rsid w:val="00734E7A"/>
    <w:rsid w:val="00735CD5"/>
    <w:rsid w:val="00736D4A"/>
    <w:rsid w:val="00740527"/>
    <w:rsid w:val="00742745"/>
    <w:rsid w:val="00743049"/>
    <w:rsid w:val="00743473"/>
    <w:rsid w:val="0074407B"/>
    <w:rsid w:val="007450D0"/>
    <w:rsid w:val="00745117"/>
    <w:rsid w:val="00745389"/>
    <w:rsid w:val="00745D23"/>
    <w:rsid w:val="00745E51"/>
    <w:rsid w:val="0074608C"/>
    <w:rsid w:val="00746C4C"/>
    <w:rsid w:val="00747DCD"/>
    <w:rsid w:val="00750A4E"/>
    <w:rsid w:val="00750FFC"/>
    <w:rsid w:val="00752E67"/>
    <w:rsid w:val="00753181"/>
    <w:rsid w:val="0075356C"/>
    <w:rsid w:val="00754550"/>
    <w:rsid w:val="0075526D"/>
    <w:rsid w:val="007552B4"/>
    <w:rsid w:val="007552BA"/>
    <w:rsid w:val="00755693"/>
    <w:rsid w:val="0075583A"/>
    <w:rsid w:val="0075586A"/>
    <w:rsid w:val="00756702"/>
    <w:rsid w:val="00756FAA"/>
    <w:rsid w:val="00761EFA"/>
    <w:rsid w:val="0076394F"/>
    <w:rsid w:val="00763C03"/>
    <w:rsid w:val="00763CC1"/>
    <w:rsid w:val="00763DE1"/>
    <w:rsid w:val="00764888"/>
    <w:rsid w:val="00764BA5"/>
    <w:rsid w:val="00765CF1"/>
    <w:rsid w:val="00766BD5"/>
    <w:rsid w:val="00767C0C"/>
    <w:rsid w:val="00770EE3"/>
    <w:rsid w:val="0077168B"/>
    <w:rsid w:val="007717CC"/>
    <w:rsid w:val="00771D62"/>
    <w:rsid w:val="007725F1"/>
    <w:rsid w:val="007728F2"/>
    <w:rsid w:val="007729F9"/>
    <w:rsid w:val="0077389B"/>
    <w:rsid w:val="007739BE"/>
    <w:rsid w:val="00774CC9"/>
    <w:rsid w:val="00775093"/>
    <w:rsid w:val="007750F2"/>
    <w:rsid w:val="00776A91"/>
    <w:rsid w:val="00777688"/>
    <w:rsid w:val="00777FA6"/>
    <w:rsid w:val="00781BE0"/>
    <w:rsid w:val="00782C36"/>
    <w:rsid w:val="00783994"/>
    <w:rsid w:val="00783BCD"/>
    <w:rsid w:val="007840B9"/>
    <w:rsid w:val="0078464E"/>
    <w:rsid w:val="007849C5"/>
    <w:rsid w:val="0078552D"/>
    <w:rsid w:val="0078588C"/>
    <w:rsid w:val="0078734C"/>
    <w:rsid w:val="00787A06"/>
    <w:rsid w:val="00790AB6"/>
    <w:rsid w:val="00791FFF"/>
    <w:rsid w:val="00794B62"/>
    <w:rsid w:val="00794E11"/>
    <w:rsid w:val="00794FDE"/>
    <w:rsid w:val="007955D2"/>
    <w:rsid w:val="007956ED"/>
    <w:rsid w:val="00795731"/>
    <w:rsid w:val="007959D0"/>
    <w:rsid w:val="00796EB9"/>
    <w:rsid w:val="00796EC7"/>
    <w:rsid w:val="007A05A2"/>
    <w:rsid w:val="007A068A"/>
    <w:rsid w:val="007A1AA0"/>
    <w:rsid w:val="007A1AFF"/>
    <w:rsid w:val="007A1DC5"/>
    <w:rsid w:val="007A22E5"/>
    <w:rsid w:val="007A28B6"/>
    <w:rsid w:val="007A2BAA"/>
    <w:rsid w:val="007A3EE4"/>
    <w:rsid w:val="007A5295"/>
    <w:rsid w:val="007A54FE"/>
    <w:rsid w:val="007A6ECC"/>
    <w:rsid w:val="007A743E"/>
    <w:rsid w:val="007A7526"/>
    <w:rsid w:val="007A7F92"/>
    <w:rsid w:val="007B06B6"/>
    <w:rsid w:val="007B0A2A"/>
    <w:rsid w:val="007B1134"/>
    <w:rsid w:val="007B1193"/>
    <w:rsid w:val="007B11B3"/>
    <w:rsid w:val="007B15DF"/>
    <w:rsid w:val="007B18E1"/>
    <w:rsid w:val="007B1932"/>
    <w:rsid w:val="007B1F30"/>
    <w:rsid w:val="007B2748"/>
    <w:rsid w:val="007B2F90"/>
    <w:rsid w:val="007B36C0"/>
    <w:rsid w:val="007B37EA"/>
    <w:rsid w:val="007B4277"/>
    <w:rsid w:val="007B4DF2"/>
    <w:rsid w:val="007B5E23"/>
    <w:rsid w:val="007B741C"/>
    <w:rsid w:val="007C054A"/>
    <w:rsid w:val="007C0C24"/>
    <w:rsid w:val="007C19E1"/>
    <w:rsid w:val="007C25AF"/>
    <w:rsid w:val="007C26A4"/>
    <w:rsid w:val="007C2C61"/>
    <w:rsid w:val="007C4EDB"/>
    <w:rsid w:val="007C6F5A"/>
    <w:rsid w:val="007C7D46"/>
    <w:rsid w:val="007C7DC9"/>
    <w:rsid w:val="007D038E"/>
    <w:rsid w:val="007D0D2D"/>
    <w:rsid w:val="007D0D79"/>
    <w:rsid w:val="007D2808"/>
    <w:rsid w:val="007D2D5F"/>
    <w:rsid w:val="007D3ACF"/>
    <w:rsid w:val="007D51E6"/>
    <w:rsid w:val="007D5A8D"/>
    <w:rsid w:val="007D6666"/>
    <w:rsid w:val="007E017F"/>
    <w:rsid w:val="007E0A11"/>
    <w:rsid w:val="007E2910"/>
    <w:rsid w:val="007E314B"/>
    <w:rsid w:val="007E4114"/>
    <w:rsid w:val="007E4579"/>
    <w:rsid w:val="007E4C24"/>
    <w:rsid w:val="007E5883"/>
    <w:rsid w:val="007E58EE"/>
    <w:rsid w:val="007E5A43"/>
    <w:rsid w:val="007E5A53"/>
    <w:rsid w:val="007E5BAA"/>
    <w:rsid w:val="007E6023"/>
    <w:rsid w:val="007E645B"/>
    <w:rsid w:val="007E676D"/>
    <w:rsid w:val="007E69AA"/>
    <w:rsid w:val="007E7011"/>
    <w:rsid w:val="007E776C"/>
    <w:rsid w:val="007F0736"/>
    <w:rsid w:val="007F0CC7"/>
    <w:rsid w:val="007F2540"/>
    <w:rsid w:val="007F269D"/>
    <w:rsid w:val="007F2AD0"/>
    <w:rsid w:val="007F3200"/>
    <w:rsid w:val="007F335F"/>
    <w:rsid w:val="007F3708"/>
    <w:rsid w:val="007F3D32"/>
    <w:rsid w:val="007F4D1B"/>
    <w:rsid w:val="007F5416"/>
    <w:rsid w:val="007F6681"/>
    <w:rsid w:val="007F6CF2"/>
    <w:rsid w:val="007F76C4"/>
    <w:rsid w:val="00800262"/>
    <w:rsid w:val="00800EC0"/>
    <w:rsid w:val="00801756"/>
    <w:rsid w:val="00801AE0"/>
    <w:rsid w:val="00802575"/>
    <w:rsid w:val="00803211"/>
    <w:rsid w:val="00803800"/>
    <w:rsid w:val="00804393"/>
    <w:rsid w:val="008043F1"/>
    <w:rsid w:val="0080442C"/>
    <w:rsid w:val="0080671B"/>
    <w:rsid w:val="00806A81"/>
    <w:rsid w:val="008074B7"/>
    <w:rsid w:val="00807574"/>
    <w:rsid w:val="00810E70"/>
    <w:rsid w:val="0081148C"/>
    <w:rsid w:val="00812388"/>
    <w:rsid w:val="008123EF"/>
    <w:rsid w:val="00812540"/>
    <w:rsid w:val="008129DC"/>
    <w:rsid w:val="008131EC"/>
    <w:rsid w:val="00813351"/>
    <w:rsid w:val="008142CB"/>
    <w:rsid w:val="00814BC5"/>
    <w:rsid w:val="00817DE4"/>
    <w:rsid w:val="008202E2"/>
    <w:rsid w:val="008204CC"/>
    <w:rsid w:val="00821122"/>
    <w:rsid w:val="0082131A"/>
    <w:rsid w:val="008217B6"/>
    <w:rsid w:val="008228FB"/>
    <w:rsid w:val="008246CB"/>
    <w:rsid w:val="00824D7F"/>
    <w:rsid w:val="0082661F"/>
    <w:rsid w:val="008266D8"/>
    <w:rsid w:val="008269A3"/>
    <w:rsid w:val="00827B52"/>
    <w:rsid w:val="00831244"/>
    <w:rsid w:val="00831EB3"/>
    <w:rsid w:val="0083247A"/>
    <w:rsid w:val="008336BA"/>
    <w:rsid w:val="00834E8C"/>
    <w:rsid w:val="00835B41"/>
    <w:rsid w:val="00836C1F"/>
    <w:rsid w:val="008407D2"/>
    <w:rsid w:val="0084195F"/>
    <w:rsid w:val="00841EF4"/>
    <w:rsid w:val="00842343"/>
    <w:rsid w:val="00842695"/>
    <w:rsid w:val="00842868"/>
    <w:rsid w:val="00844C33"/>
    <w:rsid w:val="00844E39"/>
    <w:rsid w:val="00845042"/>
    <w:rsid w:val="00845C35"/>
    <w:rsid w:val="008460D2"/>
    <w:rsid w:val="008463FE"/>
    <w:rsid w:val="00846B65"/>
    <w:rsid w:val="0084794A"/>
    <w:rsid w:val="00850359"/>
    <w:rsid w:val="00850624"/>
    <w:rsid w:val="00850943"/>
    <w:rsid w:val="00850C09"/>
    <w:rsid w:val="00852F1D"/>
    <w:rsid w:val="00853F6A"/>
    <w:rsid w:val="008540FA"/>
    <w:rsid w:val="00854B8C"/>
    <w:rsid w:val="00854DB5"/>
    <w:rsid w:val="00854E88"/>
    <w:rsid w:val="00855D25"/>
    <w:rsid w:val="00856FCF"/>
    <w:rsid w:val="00857A01"/>
    <w:rsid w:val="00860274"/>
    <w:rsid w:val="0086589C"/>
    <w:rsid w:val="00865EC2"/>
    <w:rsid w:val="00866B9A"/>
    <w:rsid w:val="00866CE7"/>
    <w:rsid w:val="00867DBC"/>
    <w:rsid w:val="00867E12"/>
    <w:rsid w:val="00867FE6"/>
    <w:rsid w:val="00870437"/>
    <w:rsid w:val="00870668"/>
    <w:rsid w:val="00872084"/>
    <w:rsid w:val="0087336C"/>
    <w:rsid w:val="00873506"/>
    <w:rsid w:val="00874106"/>
    <w:rsid w:val="00875808"/>
    <w:rsid w:val="00875859"/>
    <w:rsid w:val="00875B5D"/>
    <w:rsid w:val="00875EF1"/>
    <w:rsid w:val="00876957"/>
    <w:rsid w:val="00877035"/>
    <w:rsid w:val="00877D3F"/>
    <w:rsid w:val="00877F10"/>
    <w:rsid w:val="00881ABC"/>
    <w:rsid w:val="00881CA0"/>
    <w:rsid w:val="008845AE"/>
    <w:rsid w:val="008856B2"/>
    <w:rsid w:val="00885AA0"/>
    <w:rsid w:val="00886A3B"/>
    <w:rsid w:val="00886E8C"/>
    <w:rsid w:val="00887071"/>
    <w:rsid w:val="0088728E"/>
    <w:rsid w:val="0089028D"/>
    <w:rsid w:val="00891B96"/>
    <w:rsid w:val="00893293"/>
    <w:rsid w:val="0089381B"/>
    <w:rsid w:val="00893DCE"/>
    <w:rsid w:val="00895AB0"/>
    <w:rsid w:val="00896C33"/>
    <w:rsid w:val="00897329"/>
    <w:rsid w:val="008A00DD"/>
    <w:rsid w:val="008A05D6"/>
    <w:rsid w:val="008A0688"/>
    <w:rsid w:val="008A08B2"/>
    <w:rsid w:val="008A0F53"/>
    <w:rsid w:val="008A1232"/>
    <w:rsid w:val="008A13FA"/>
    <w:rsid w:val="008A14D2"/>
    <w:rsid w:val="008A2494"/>
    <w:rsid w:val="008A2B47"/>
    <w:rsid w:val="008A36F1"/>
    <w:rsid w:val="008A376C"/>
    <w:rsid w:val="008A44D6"/>
    <w:rsid w:val="008A4A15"/>
    <w:rsid w:val="008A4C5D"/>
    <w:rsid w:val="008A4CD8"/>
    <w:rsid w:val="008A540B"/>
    <w:rsid w:val="008A5CCA"/>
    <w:rsid w:val="008A60E5"/>
    <w:rsid w:val="008A6674"/>
    <w:rsid w:val="008A68F4"/>
    <w:rsid w:val="008A6948"/>
    <w:rsid w:val="008A7169"/>
    <w:rsid w:val="008A7378"/>
    <w:rsid w:val="008B0782"/>
    <w:rsid w:val="008B090B"/>
    <w:rsid w:val="008B0BA8"/>
    <w:rsid w:val="008B15EC"/>
    <w:rsid w:val="008B32AD"/>
    <w:rsid w:val="008B32BE"/>
    <w:rsid w:val="008B353A"/>
    <w:rsid w:val="008B542D"/>
    <w:rsid w:val="008B6448"/>
    <w:rsid w:val="008B6750"/>
    <w:rsid w:val="008B6C22"/>
    <w:rsid w:val="008B72FB"/>
    <w:rsid w:val="008B73B9"/>
    <w:rsid w:val="008B7776"/>
    <w:rsid w:val="008C0158"/>
    <w:rsid w:val="008C0EF3"/>
    <w:rsid w:val="008C135F"/>
    <w:rsid w:val="008C14DE"/>
    <w:rsid w:val="008C2727"/>
    <w:rsid w:val="008C36F6"/>
    <w:rsid w:val="008C4517"/>
    <w:rsid w:val="008C4FB9"/>
    <w:rsid w:val="008C5822"/>
    <w:rsid w:val="008C5979"/>
    <w:rsid w:val="008C5BA0"/>
    <w:rsid w:val="008C614A"/>
    <w:rsid w:val="008C6606"/>
    <w:rsid w:val="008C6635"/>
    <w:rsid w:val="008C6952"/>
    <w:rsid w:val="008D0816"/>
    <w:rsid w:val="008D1180"/>
    <w:rsid w:val="008D1E29"/>
    <w:rsid w:val="008D270C"/>
    <w:rsid w:val="008D2712"/>
    <w:rsid w:val="008D5A57"/>
    <w:rsid w:val="008D622A"/>
    <w:rsid w:val="008D6915"/>
    <w:rsid w:val="008D78B6"/>
    <w:rsid w:val="008D7A4F"/>
    <w:rsid w:val="008E02EC"/>
    <w:rsid w:val="008E0EF9"/>
    <w:rsid w:val="008E1460"/>
    <w:rsid w:val="008E189F"/>
    <w:rsid w:val="008E1AEF"/>
    <w:rsid w:val="008E2592"/>
    <w:rsid w:val="008E2739"/>
    <w:rsid w:val="008E4BE5"/>
    <w:rsid w:val="008E4C50"/>
    <w:rsid w:val="008E5F60"/>
    <w:rsid w:val="008E7471"/>
    <w:rsid w:val="008E7512"/>
    <w:rsid w:val="008F1CD9"/>
    <w:rsid w:val="008F1D74"/>
    <w:rsid w:val="008F3632"/>
    <w:rsid w:val="008F37D8"/>
    <w:rsid w:val="008F3F9C"/>
    <w:rsid w:val="008F446A"/>
    <w:rsid w:val="008F5C58"/>
    <w:rsid w:val="008F6F52"/>
    <w:rsid w:val="008F744B"/>
    <w:rsid w:val="008F7D70"/>
    <w:rsid w:val="00904955"/>
    <w:rsid w:val="0090526A"/>
    <w:rsid w:val="0090587B"/>
    <w:rsid w:val="0090670E"/>
    <w:rsid w:val="00910622"/>
    <w:rsid w:val="00910B67"/>
    <w:rsid w:val="009111C2"/>
    <w:rsid w:val="0091141C"/>
    <w:rsid w:val="00911973"/>
    <w:rsid w:val="00912F72"/>
    <w:rsid w:val="0091396D"/>
    <w:rsid w:val="00913E44"/>
    <w:rsid w:val="00915747"/>
    <w:rsid w:val="00915811"/>
    <w:rsid w:val="0091620B"/>
    <w:rsid w:val="00916323"/>
    <w:rsid w:val="00920062"/>
    <w:rsid w:val="009202AC"/>
    <w:rsid w:val="00920350"/>
    <w:rsid w:val="009208BA"/>
    <w:rsid w:val="00920E3C"/>
    <w:rsid w:val="00920E81"/>
    <w:rsid w:val="00921E2F"/>
    <w:rsid w:val="00922034"/>
    <w:rsid w:val="00924D22"/>
    <w:rsid w:val="009265B8"/>
    <w:rsid w:val="00926983"/>
    <w:rsid w:val="00926DBE"/>
    <w:rsid w:val="00926EB6"/>
    <w:rsid w:val="0093137B"/>
    <w:rsid w:val="00931640"/>
    <w:rsid w:val="00931DC3"/>
    <w:rsid w:val="009328F9"/>
    <w:rsid w:val="009329A1"/>
    <w:rsid w:val="00932AD5"/>
    <w:rsid w:val="00932DB6"/>
    <w:rsid w:val="00932F61"/>
    <w:rsid w:val="00934D2C"/>
    <w:rsid w:val="00935448"/>
    <w:rsid w:val="00935B9C"/>
    <w:rsid w:val="00935FF0"/>
    <w:rsid w:val="00936129"/>
    <w:rsid w:val="009366F1"/>
    <w:rsid w:val="00936D62"/>
    <w:rsid w:val="0093711A"/>
    <w:rsid w:val="0093722F"/>
    <w:rsid w:val="00937B5B"/>
    <w:rsid w:val="00940C43"/>
    <w:rsid w:val="00941495"/>
    <w:rsid w:val="00942B1E"/>
    <w:rsid w:val="00943393"/>
    <w:rsid w:val="00943F97"/>
    <w:rsid w:val="00944373"/>
    <w:rsid w:val="009449F1"/>
    <w:rsid w:val="00944AEE"/>
    <w:rsid w:val="00944B51"/>
    <w:rsid w:val="00946C30"/>
    <w:rsid w:val="00946F1B"/>
    <w:rsid w:val="009472F9"/>
    <w:rsid w:val="009476AD"/>
    <w:rsid w:val="009500BF"/>
    <w:rsid w:val="009505DD"/>
    <w:rsid w:val="009505F9"/>
    <w:rsid w:val="00950AC4"/>
    <w:rsid w:val="00950F8B"/>
    <w:rsid w:val="00951CDC"/>
    <w:rsid w:val="00952092"/>
    <w:rsid w:val="00952200"/>
    <w:rsid w:val="00952C4E"/>
    <w:rsid w:val="009537C7"/>
    <w:rsid w:val="00954A8B"/>
    <w:rsid w:val="009555EF"/>
    <w:rsid w:val="00955C75"/>
    <w:rsid w:val="00955F79"/>
    <w:rsid w:val="0095715B"/>
    <w:rsid w:val="00957DFB"/>
    <w:rsid w:val="00960433"/>
    <w:rsid w:val="009607CA"/>
    <w:rsid w:val="009607E8"/>
    <w:rsid w:val="00961CF4"/>
    <w:rsid w:val="0096225B"/>
    <w:rsid w:val="009629D1"/>
    <w:rsid w:val="00963769"/>
    <w:rsid w:val="00964AEF"/>
    <w:rsid w:val="00964E8A"/>
    <w:rsid w:val="00965C4B"/>
    <w:rsid w:val="0096603E"/>
    <w:rsid w:val="0096668A"/>
    <w:rsid w:val="00967733"/>
    <w:rsid w:val="00967FBF"/>
    <w:rsid w:val="00971C84"/>
    <w:rsid w:val="00971E67"/>
    <w:rsid w:val="0097227C"/>
    <w:rsid w:val="009722B4"/>
    <w:rsid w:val="009724D1"/>
    <w:rsid w:val="00972737"/>
    <w:rsid w:val="00974903"/>
    <w:rsid w:val="00975185"/>
    <w:rsid w:val="0097586C"/>
    <w:rsid w:val="00976362"/>
    <w:rsid w:val="00976F20"/>
    <w:rsid w:val="0097759E"/>
    <w:rsid w:val="009801E5"/>
    <w:rsid w:val="00980B44"/>
    <w:rsid w:val="00980F6C"/>
    <w:rsid w:val="009816F0"/>
    <w:rsid w:val="009819FC"/>
    <w:rsid w:val="0098291B"/>
    <w:rsid w:val="00983B41"/>
    <w:rsid w:val="00983EBB"/>
    <w:rsid w:val="009844C3"/>
    <w:rsid w:val="00984887"/>
    <w:rsid w:val="00985689"/>
    <w:rsid w:val="0098610F"/>
    <w:rsid w:val="00986DB1"/>
    <w:rsid w:val="00986F2B"/>
    <w:rsid w:val="00986F84"/>
    <w:rsid w:val="00987A6C"/>
    <w:rsid w:val="00990128"/>
    <w:rsid w:val="009908C3"/>
    <w:rsid w:val="0099149A"/>
    <w:rsid w:val="009920DF"/>
    <w:rsid w:val="009920EB"/>
    <w:rsid w:val="00992453"/>
    <w:rsid w:val="00992927"/>
    <w:rsid w:val="009929B3"/>
    <w:rsid w:val="00992D32"/>
    <w:rsid w:val="00996BC3"/>
    <w:rsid w:val="00996C21"/>
    <w:rsid w:val="00997204"/>
    <w:rsid w:val="00997882"/>
    <w:rsid w:val="00997B8A"/>
    <w:rsid w:val="009A068E"/>
    <w:rsid w:val="009A17D0"/>
    <w:rsid w:val="009A19FA"/>
    <w:rsid w:val="009A22AE"/>
    <w:rsid w:val="009A3A32"/>
    <w:rsid w:val="009A4F26"/>
    <w:rsid w:val="009A530C"/>
    <w:rsid w:val="009A58C6"/>
    <w:rsid w:val="009A6D83"/>
    <w:rsid w:val="009A7E98"/>
    <w:rsid w:val="009B027B"/>
    <w:rsid w:val="009B060C"/>
    <w:rsid w:val="009B0E8F"/>
    <w:rsid w:val="009B162E"/>
    <w:rsid w:val="009B351E"/>
    <w:rsid w:val="009B3B7A"/>
    <w:rsid w:val="009B4B1C"/>
    <w:rsid w:val="009B59C7"/>
    <w:rsid w:val="009B5DB9"/>
    <w:rsid w:val="009B654E"/>
    <w:rsid w:val="009B6B33"/>
    <w:rsid w:val="009B6CCD"/>
    <w:rsid w:val="009B6EB6"/>
    <w:rsid w:val="009B7144"/>
    <w:rsid w:val="009B7967"/>
    <w:rsid w:val="009C03DE"/>
    <w:rsid w:val="009C0814"/>
    <w:rsid w:val="009C0A72"/>
    <w:rsid w:val="009C1521"/>
    <w:rsid w:val="009C256A"/>
    <w:rsid w:val="009C3D20"/>
    <w:rsid w:val="009C47A2"/>
    <w:rsid w:val="009C486D"/>
    <w:rsid w:val="009C5E97"/>
    <w:rsid w:val="009C5EA0"/>
    <w:rsid w:val="009C64B1"/>
    <w:rsid w:val="009C6E7F"/>
    <w:rsid w:val="009C7E92"/>
    <w:rsid w:val="009D00D2"/>
    <w:rsid w:val="009D03FE"/>
    <w:rsid w:val="009D0B9B"/>
    <w:rsid w:val="009D2732"/>
    <w:rsid w:val="009D28F0"/>
    <w:rsid w:val="009D2A83"/>
    <w:rsid w:val="009D3DF2"/>
    <w:rsid w:val="009D3FE3"/>
    <w:rsid w:val="009D46A2"/>
    <w:rsid w:val="009D4DCC"/>
    <w:rsid w:val="009D5894"/>
    <w:rsid w:val="009D58C9"/>
    <w:rsid w:val="009D5D4D"/>
    <w:rsid w:val="009D6BC9"/>
    <w:rsid w:val="009D7A74"/>
    <w:rsid w:val="009D7B43"/>
    <w:rsid w:val="009E0563"/>
    <w:rsid w:val="009E1B16"/>
    <w:rsid w:val="009E2F7E"/>
    <w:rsid w:val="009E327E"/>
    <w:rsid w:val="009E39F7"/>
    <w:rsid w:val="009E47C8"/>
    <w:rsid w:val="009E4801"/>
    <w:rsid w:val="009E6496"/>
    <w:rsid w:val="009E68B0"/>
    <w:rsid w:val="009E77DD"/>
    <w:rsid w:val="009F01FB"/>
    <w:rsid w:val="009F0B8E"/>
    <w:rsid w:val="009F0BB1"/>
    <w:rsid w:val="009F1C9F"/>
    <w:rsid w:val="009F3BE0"/>
    <w:rsid w:val="009F41C2"/>
    <w:rsid w:val="009F41E2"/>
    <w:rsid w:val="009F4DF8"/>
    <w:rsid w:val="009F5F81"/>
    <w:rsid w:val="009F65D2"/>
    <w:rsid w:val="009F69BA"/>
    <w:rsid w:val="009F6CFD"/>
    <w:rsid w:val="009F6FB8"/>
    <w:rsid w:val="009F7BBC"/>
    <w:rsid w:val="00A00747"/>
    <w:rsid w:val="00A010FE"/>
    <w:rsid w:val="00A03104"/>
    <w:rsid w:val="00A031CF"/>
    <w:rsid w:val="00A03212"/>
    <w:rsid w:val="00A04151"/>
    <w:rsid w:val="00A04AFD"/>
    <w:rsid w:val="00A0511D"/>
    <w:rsid w:val="00A05BB5"/>
    <w:rsid w:val="00A063E9"/>
    <w:rsid w:val="00A071C2"/>
    <w:rsid w:val="00A0757D"/>
    <w:rsid w:val="00A07B4C"/>
    <w:rsid w:val="00A11723"/>
    <w:rsid w:val="00A11873"/>
    <w:rsid w:val="00A11FB9"/>
    <w:rsid w:val="00A12FDE"/>
    <w:rsid w:val="00A1374E"/>
    <w:rsid w:val="00A14848"/>
    <w:rsid w:val="00A159CB"/>
    <w:rsid w:val="00A15B45"/>
    <w:rsid w:val="00A167BF"/>
    <w:rsid w:val="00A16E40"/>
    <w:rsid w:val="00A2013D"/>
    <w:rsid w:val="00A20460"/>
    <w:rsid w:val="00A2056C"/>
    <w:rsid w:val="00A206D4"/>
    <w:rsid w:val="00A21FDE"/>
    <w:rsid w:val="00A248C0"/>
    <w:rsid w:val="00A27C26"/>
    <w:rsid w:val="00A302B4"/>
    <w:rsid w:val="00A3140C"/>
    <w:rsid w:val="00A3221C"/>
    <w:rsid w:val="00A341D9"/>
    <w:rsid w:val="00A35420"/>
    <w:rsid w:val="00A3555D"/>
    <w:rsid w:val="00A35E02"/>
    <w:rsid w:val="00A364D4"/>
    <w:rsid w:val="00A37AE6"/>
    <w:rsid w:val="00A37AE7"/>
    <w:rsid w:val="00A40660"/>
    <w:rsid w:val="00A40CFC"/>
    <w:rsid w:val="00A413CF"/>
    <w:rsid w:val="00A41615"/>
    <w:rsid w:val="00A43640"/>
    <w:rsid w:val="00A43657"/>
    <w:rsid w:val="00A45AEB"/>
    <w:rsid w:val="00A467DF"/>
    <w:rsid w:val="00A500AF"/>
    <w:rsid w:val="00A50634"/>
    <w:rsid w:val="00A50E87"/>
    <w:rsid w:val="00A5175B"/>
    <w:rsid w:val="00A51B94"/>
    <w:rsid w:val="00A52193"/>
    <w:rsid w:val="00A549BC"/>
    <w:rsid w:val="00A54BC5"/>
    <w:rsid w:val="00A564E5"/>
    <w:rsid w:val="00A56522"/>
    <w:rsid w:val="00A56FA4"/>
    <w:rsid w:val="00A573B3"/>
    <w:rsid w:val="00A579FA"/>
    <w:rsid w:val="00A60324"/>
    <w:rsid w:val="00A61339"/>
    <w:rsid w:val="00A616DB"/>
    <w:rsid w:val="00A61B95"/>
    <w:rsid w:val="00A61D17"/>
    <w:rsid w:val="00A6292D"/>
    <w:rsid w:val="00A63118"/>
    <w:rsid w:val="00A6348A"/>
    <w:rsid w:val="00A64089"/>
    <w:rsid w:val="00A6635B"/>
    <w:rsid w:val="00A66403"/>
    <w:rsid w:val="00A6651B"/>
    <w:rsid w:val="00A6689D"/>
    <w:rsid w:val="00A66CBF"/>
    <w:rsid w:val="00A6718F"/>
    <w:rsid w:val="00A67849"/>
    <w:rsid w:val="00A7010F"/>
    <w:rsid w:val="00A7018C"/>
    <w:rsid w:val="00A708BD"/>
    <w:rsid w:val="00A70A71"/>
    <w:rsid w:val="00A710D2"/>
    <w:rsid w:val="00A716BD"/>
    <w:rsid w:val="00A717ED"/>
    <w:rsid w:val="00A71CA7"/>
    <w:rsid w:val="00A725C2"/>
    <w:rsid w:val="00A72C81"/>
    <w:rsid w:val="00A72DF1"/>
    <w:rsid w:val="00A74E9E"/>
    <w:rsid w:val="00A74EEA"/>
    <w:rsid w:val="00A75179"/>
    <w:rsid w:val="00A763C3"/>
    <w:rsid w:val="00A76DA2"/>
    <w:rsid w:val="00A76EAD"/>
    <w:rsid w:val="00A77FF0"/>
    <w:rsid w:val="00A80439"/>
    <w:rsid w:val="00A805D3"/>
    <w:rsid w:val="00A829C1"/>
    <w:rsid w:val="00A85DD0"/>
    <w:rsid w:val="00A86765"/>
    <w:rsid w:val="00A867D9"/>
    <w:rsid w:val="00A871DF"/>
    <w:rsid w:val="00A9112C"/>
    <w:rsid w:val="00A91B90"/>
    <w:rsid w:val="00A933B0"/>
    <w:rsid w:val="00A939CB"/>
    <w:rsid w:val="00A944C6"/>
    <w:rsid w:val="00A947E0"/>
    <w:rsid w:val="00A94A5E"/>
    <w:rsid w:val="00A95EE1"/>
    <w:rsid w:val="00A96659"/>
    <w:rsid w:val="00A96F35"/>
    <w:rsid w:val="00A978BC"/>
    <w:rsid w:val="00AA0A30"/>
    <w:rsid w:val="00AA1540"/>
    <w:rsid w:val="00AA1D1C"/>
    <w:rsid w:val="00AA3386"/>
    <w:rsid w:val="00AA3912"/>
    <w:rsid w:val="00AA3DA9"/>
    <w:rsid w:val="00AA4245"/>
    <w:rsid w:val="00AA5C55"/>
    <w:rsid w:val="00AA62E8"/>
    <w:rsid w:val="00AA697D"/>
    <w:rsid w:val="00AA6F5B"/>
    <w:rsid w:val="00AA77EC"/>
    <w:rsid w:val="00AA7820"/>
    <w:rsid w:val="00AB01D7"/>
    <w:rsid w:val="00AB169E"/>
    <w:rsid w:val="00AB17C7"/>
    <w:rsid w:val="00AB218A"/>
    <w:rsid w:val="00AB2288"/>
    <w:rsid w:val="00AB2AB1"/>
    <w:rsid w:val="00AB34BA"/>
    <w:rsid w:val="00AB41FF"/>
    <w:rsid w:val="00AB5822"/>
    <w:rsid w:val="00AB5B18"/>
    <w:rsid w:val="00AB5B5C"/>
    <w:rsid w:val="00AB5C7E"/>
    <w:rsid w:val="00AB714C"/>
    <w:rsid w:val="00AB7B7E"/>
    <w:rsid w:val="00AB7F3E"/>
    <w:rsid w:val="00AC0014"/>
    <w:rsid w:val="00AC11D4"/>
    <w:rsid w:val="00AC138A"/>
    <w:rsid w:val="00AC17FE"/>
    <w:rsid w:val="00AC1876"/>
    <w:rsid w:val="00AC1CB0"/>
    <w:rsid w:val="00AC28F3"/>
    <w:rsid w:val="00AC2E53"/>
    <w:rsid w:val="00AC2F10"/>
    <w:rsid w:val="00AC3C41"/>
    <w:rsid w:val="00AC3DB3"/>
    <w:rsid w:val="00AC405D"/>
    <w:rsid w:val="00AC559C"/>
    <w:rsid w:val="00AC581B"/>
    <w:rsid w:val="00AC5AAA"/>
    <w:rsid w:val="00AC6B7C"/>
    <w:rsid w:val="00AC6BFD"/>
    <w:rsid w:val="00AC7BC5"/>
    <w:rsid w:val="00AC7E08"/>
    <w:rsid w:val="00AD1509"/>
    <w:rsid w:val="00AD1FEE"/>
    <w:rsid w:val="00AD2BE0"/>
    <w:rsid w:val="00AD3E60"/>
    <w:rsid w:val="00AD4E1F"/>
    <w:rsid w:val="00AD676B"/>
    <w:rsid w:val="00AD6B84"/>
    <w:rsid w:val="00AD7DB1"/>
    <w:rsid w:val="00AE0214"/>
    <w:rsid w:val="00AE263C"/>
    <w:rsid w:val="00AE2B54"/>
    <w:rsid w:val="00AE2BE9"/>
    <w:rsid w:val="00AE3324"/>
    <w:rsid w:val="00AE394A"/>
    <w:rsid w:val="00AE40C6"/>
    <w:rsid w:val="00AE4AAF"/>
    <w:rsid w:val="00AE4CDC"/>
    <w:rsid w:val="00AE5868"/>
    <w:rsid w:val="00AE6798"/>
    <w:rsid w:val="00AF17B8"/>
    <w:rsid w:val="00AF1FDF"/>
    <w:rsid w:val="00AF24FF"/>
    <w:rsid w:val="00AF27F4"/>
    <w:rsid w:val="00AF2AC8"/>
    <w:rsid w:val="00AF2B10"/>
    <w:rsid w:val="00AF2C26"/>
    <w:rsid w:val="00AF4740"/>
    <w:rsid w:val="00AF4AAF"/>
    <w:rsid w:val="00AF5389"/>
    <w:rsid w:val="00AF5E99"/>
    <w:rsid w:val="00B00D5D"/>
    <w:rsid w:val="00B024A7"/>
    <w:rsid w:val="00B02690"/>
    <w:rsid w:val="00B03937"/>
    <w:rsid w:val="00B03E8A"/>
    <w:rsid w:val="00B0461E"/>
    <w:rsid w:val="00B048E9"/>
    <w:rsid w:val="00B05257"/>
    <w:rsid w:val="00B06C79"/>
    <w:rsid w:val="00B06D9E"/>
    <w:rsid w:val="00B0723B"/>
    <w:rsid w:val="00B079B5"/>
    <w:rsid w:val="00B07BDB"/>
    <w:rsid w:val="00B07FA1"/>
    <w:rsid w:val="00B10A08"/>
    <w:rsid w:val="00B111E8"/>
    <w:rsid w:val="00B11567"/>
    <w:rsid w:val="00B123A0"/>
    <w:rsid w:val="00B12D8C"/>
    <w:rsid w:val="00B1316A"/>
    <w:rsid w:val="00B1482E"/>
    <w:rsid w:val="00B14F11"/>
    <w:rsid w:val="00B163B6"/>
    <w:rsid w:val="00B177DA"/>
    <w:rsid w:val="00B177ED"/>
    <w:rsid w:val="00B17BA7"/>
    <w:rsid w:val="00B17D36"/>
    <w:rsid w:val="00B20133"/>
    <w:rsid w:val="00B2030D"/>
    <w:rsid w:val="00B20CD9"/>
    <w:rsid w:val="00B216CD"/>
    <w:rsid w:val="00B22864"/>
    <w:rsid w:val="00B22C8C"/>
    <w:rsid w:val="00B23AB2"/>
    <w:rsid w:val="00B248B4"/>
    <w:rsid w:val="00B24B23"/>
    <w:rsid w:val="00B25488"/>
    <w:rsid w:val="00B26DA0"/>
    <w:rsid w:val="00B27820"/>
    <w:rsid w:val="00B27FAC"/>
    <w:rsid w:val="00B27FC2"/>
    <w:rsid w:val="00B3029E"/>
    <w:rsid w:val="00B3057A"/>
    <w:rsid w:val="00B31B2B"/>
    <w:rsid w:val="00B329CA"/>
    <w:rsid w:val="00B33CB9"/>
    <w:rsid w:val="00B341D3"/>
    <w:rsid w:val="00B34243"/>
    <w:rsid w:val="00B35036"/>
    <w:rsid w:val="00B35776"/>
    <w:rsid w:val="00B35D53"/>
    <w:rsid w:val="00B3641F"/>
    <w:rsid w:val="00B37BF5"/>
    <w:rsid w:val="00B37F2F"/>
    <w:rsid w:val="00B40D8A"/>
    <w:rsid w:val="00B417DB"/>
    <w:rsid w:val="00B4322C"/>
    <w:rsid w:val="00B4425D"/>
    <w:rsid w:val="00B45B0D"/>
    <w:rsid w:val="00B45D24"/>
    <w:rsid w:val="00B4633E"/>
    <w:rsid w:val="00B464E3"/>
    <w:rsid w:val="00B466E2"/>
    <w:rsid w:val="00B475A7"/>
    <w:rsid w:val="00B47AA3"/>
    <w:rsid w:val="00B47E0C"/>
    <w:rsid w:val="00B507BE"/>
    <w:rsid w:val="00B51954"/>
    <w:rsid w:val="00B5249F"/>
    <w:rsid w:val="00B52D77"/>
    <w:rsid w:val="00B53F6F"/>
    <w:rsid w:val="00B54E40"/>
    <w:rsid w:val="00B554BF"/>
    <w:rsid w:val="00B55626"/>
    <w:rsid w:val="00B5676E"/>
    <w:rsid w:val="00B600BC"/>
    <w:rsid w:val="00B609C3"/>
    <w:rsid w:val="00B61298"/>
    <w:rsid w:val="00B6259E"/>
    <w:rsid w:val="00B637E9"/>
    <w:rsid w:val="00B6393F"/>
    <w:rsid w:val="00B63C0A"/>
    <w:rsid w:val="00B644B7"/>
    <w:rsid w:val="00B64F95"/>
    <w:rsid w:val="00B6608D"/>
    <w:rsid w:val="00B67A53"/>
    <w:rsid w:val="00B67CF1"/>
    <w:rsid w:val="00B70531"/>
    <w:rsid w:val="00B7170F"/>
    <w:rsid w:val="00B71DF0"/>
    <w:rsid w:val="00B727FD"/>
    <w:rsid w:val="00B72C12"/>
    <w:rsid w:val="00B73EA0"/>
    <w:rsid w:val="00B757F8"/>
    <w:rsid w:val="00B762F5"/>
    <w:rsid w:val="00B76C6B"/>
    <w:rsid w:val="00B80DB0"/>
    <w:rsid w:val="00B8189E"/>
    <w:rsid w:val="00B81BD1"/>
    <w:rsid w:val="00B82050"/>
    <w:rsid w:val="00B824AB"/>
    <w:rsid w:val="00B8296C"/>
    <w:rsid w:val="00B83263"/>
    <w:rsid w:val="00B835CC"/>
    <w:rsid w:val="00B836AF"/>
    <w:rsid w:val="00B8401A"/>
    <w:rsid w:val="00B8428B"/>
    <w:rsid w:val="00B84FB2"/>
    <w:rsid w:val="00B86196"/>
    <w:rsid w:val="00B90197"/>
    <w:rsid w:val="00B909FB"/>
    <w:rsid w:val="00B90DB2"/>
    <w:rsid w:val="00B916EF"/>
    <w:rsid w:val="00B91ACE"/>
    <w:rsid w:val="00B924A6"/>
    <w:rsid w:val="00B92B78"/>
    <w:rsid w:val="00B92D7C"/>
    <w:rsid w:val="00B9307B"/>
    <w:rsid w:val="00B935DF"/>
    <w:rsid w:val="00B93848"/>
    <w:rsid w:val="00B9470C"/>
    <w:rsid w:val="00B94E0E"/>
    <w:rsid w:val="00B94E53"/>
    <w:rsid w:val="00B95988"/>
    <w:rsid w:val="00B97740"/>
    <w:rsid w:val="00B97A41"/>
    <w:rsid w:val="00BA0797"/>
    <w:rsid w:val="00BA0EE1"/>
    <w:rsid w:val="00BA112C"/>
    <w:rsid w:val="00BA1CCB"/>
    <w:rsid w:val="00BA2301"/>
    <w:rsid w:val="00BA268C"/>
    <w:rsid w:val="00BA3634"/>
    <w:rsid w:val="00BA3ABD"/>
    <w:rsid w:val="00BA538C"/>
    <w:rsid w:val="00BB1165"/>
    <w:rsid w:val="00BB1357"/>
    <w:rsid w:val="00BB1BBD"/>
    <w:rsid w:val="00BB1C71"/>
    <w:rsid w:val="00BB2B61"/>
    <w:rsid w:val="00BB31A7"/>
    <w:rsid w:val="00BB3703"/>
    <w:rsid w:val="00BB4DD9"/>
    <w:rsid w:val="00BB53AB"/>
    <w:rsid w:val="00BC1206"/>
    <w:rsid w:val="00BC2001"/>
    <w:rsid w:val="00BC215F"/>
    <w:rsid w:val="00BC2758"/>
    <w:rsid w:val="00BC42CD"/>
    <w:rsid w:val="00BC592B"/>
    <w:rsid w:val="00BC598A"/>
    <w:rsid w:val="00BC63EC"/>
    <w:rsid w:val="00BC6647"/>
    <w:rsid w:val="00BC6E72"/>
    <w:rsid w:val="00BC72CD"/>
    <w:rsid w:val="00BD3426"/>
    <w:rsid w:val="00BD4CB9"/>
    <w:rsid w:val="00BD5702"/>
    <w:rsid w:val="00BD5BC5"/>
    <w:rsid w:val="00BD6A24"/>
    <w:rsid w:val="00BD7006"/>
    <w:rsid w:val="00BD7B34"/>
    <w:rsid w:val="00BD7E1B"/>
    <w:rsid w:val="00BE0254"/>
    <w:rsid w:val="00BE0FEA"/>
    <w:rsid w:val="00BE1B66"/>
    <w:rsid w:val="00BE1CB8"/>
    <w:rsid w:val="00BE28C9"/>
    <w:rsid w:val="00BE307B"/>
    <w:rsid w:val="00BE30B1"/>
    <w:rsid w:val="00BE3458"/>
    <w:rsid w:val="00BE34AC"/>
    <w:rsid w:val="00BE3691"/>
    <w:rsid w:val="00BE4615"/>
    <w:rsid w:val="00BE4881"/>
    <w:rsid w:val="00BE4FFC"/>
    <w:rsid w:val="00BE5B50"/>
    <w:rsid w:val="00BE6C4A"/>
    <w:rsid w:val="00BE6EE4"/>
    <w:rsid w:val="00BE76FE"/>
    <w:rsid w:val="00BE78B2"/>
    <w:rsid w:val="00BF219E"/>
    <w:rsid w:val="00BF3139"/>
    <w:rsid w:val="00BF3439"/>
    <w:rsid w:val="00BF4458"/>
    <w:rsid w:val="00BF45BB"/>
    <w:rsid w:val="00BF4B2A"/>
    <w:rsid w:val="00BF52C9"/>
    <w:rsid w:val="00BF6A98"/>
    <w:rsid w:val="00BF6E0D"/>
    <w:rsid w:val="00BF6F9E"/>
    <w:rsid w:val="00BF7AC7"/>
    <w:rsid w:val="00C003AD"/>
    <w:rsid w:val="00C0104F"/>
    <w:rsid w:val="00C01EB9"/>
    <w:rsid w:val="00C0279D"/>
    <w:rsid w:val="00C02AC0"/>
    <w:rsid w:val="00C02C95"/>
    <w:rsid w:val="00C03D58"/>
    <w:rsid w:val="00C04A61"/>
    <w:rsid w:val="00C0561C"/>
    <w:rsid w:val="00C065EF"/>
    <w:rsid w:val="00C071C5"/>
    <w:rsid w:val="00C07589"/>
    <w:rsid w:val="00C07BAF"/>
    <w:rsid w:val="00C10CEE"/>
    <w:rsid w:val="00C11110"/>
    <w:rsid w:val="00C121AC"/>
    <w:rsid w:val="00C12788"/>
    <w:rsid w:val="00C1297A"/>
    <w:rsid w:val="00C12CC0"/>
    <w:rsid w:val="00C130AF"/>
    <w:rsid w:val="00C13219"/>
    <w:rsid w:val="00C1341A"/>
    <w:rsid w:val="00C136E3"/>
    <w:rsid w:val="00C14450"/>
    <w:rsid w:val="00C15234"/>
    <w:rsid w:val="00C1531C"/>
    <w:rsid w:val="00C15A77"/>
    <w:rsid w:val="00C15CDE"/>
    <w:rsid w:val="00C16836"/>
    <w:rsid w:val="00C16A9A"/>
    <w:rsid w:val="00C17F64"/>
    <w:rsid w:val="00C201C1"/>
    <w:rsid w:val="00C201FA"/>
    <w:rsid w:val="00C20A35"/>
    <w:rsid w:val="00C20A50"/>
    <w:rsid w:val="00C20F18"/>
    <w:rsid w:val="00C22DBF"/>
    <w:rsid w:val="00C23EB4"/>
    <w:rsid w:val="00C247DC"/>
    <w:rsid w:val="00C25322"/>
    <w:rsid w:val="00C2699C"/>
    <w:rsid w:val="00C27B7A"/>
    <w:rsid w:val="00C27DF6"/>
    <w:rsid w:val="00C3168B"/>
    <w:rsid w:val="00C317DC"/>
    <w:rsid w:val="00C321D3"/>
    <w:rsid w:val="00C32427"/>
    <w:rsid w:val="00C32E3D"/>
    <w:rsid w:val="00C333B3"/>
    <w:rsid w:val="00C3351B"/>
    <w:rsid w:val="00C33E7C"/>
    <w:rsid w:val="00C34BA3"/>
    <w:rsid w:val="00C34F45"/>
    <w:rsid w:val="00C3508F"/>
    <w:rsid w:val="00C3525E"/>
    <w:rsid w:val="00C36048"/>
    <w:rsid w:val="00C3648C"/>
    <w:rsid w:val="00C36FFA"/>
    <w:rsid w:val="00C37B33"/>
    <w:rsid w:val="00C41F5B"/>
    <w:rsid w:val="00C4279F"/>
    <w:rsid w:val="00C43818"/>
    <w:rsid w:val="00C43A48"/>
    <w:rsid w:val="00C4649A"/>
    <w:rsid w:val="00C46675"/>
    <w:rsid w:val="00C468DF"/>
    <w:rsid w:val="00C46B19"/>
    <w:rsid w:val="00C46EEE"/>
    <w:rsid w:val="00C50343"/>
    <w:rsid w:val="00C5057A"/>
    <w:rsid w:val="00C52100"/>
    <w:rsid w:val="00C52B77"/>
    <w:rsid w:val="00C53747"/>
    <w:rsid w:val="00C53757"/>
    <w:rsid w:val="00C53D59"/>
    <w:rsid w:val="00C543C6"/>
    <w:rsid w:val="00C55B2A"/>
    <w:rsid w:val="00C60D09"/>
    <w:rsid w:val="00C613F6"/>
    <w:rsid w:val="00C61D7C"/>
    <w:rsid w:val="00C62703"/>
    <w:rsid w:val="00C6280A"/>
    <w:rsid w:val="00C62CF1"/>
    <w:rsid w:val="00C6382E"/>
    <w:rsid w:val="00C64B8F"/>
    <w:rsid w:val="00C64BC5"/>
    <w:rsid w:val="00C65950"/>
    <w:rsid w:val="00C70139"/>
    <w:rsid w:val="00C707ED"/>
    <w:rsid w:val="00C70DBA"/>
    <w:rsid w:val="00C70F3A"/>
    <w:rsid w:val="00C712F7"/>
    <w:rsid w:val="00C71884"/>
    <w:rsid w:val="00C71CD9"/>
    <w:rsid w:val="00C71E1E"/>
    <w:rsid w:val="00C72122"/>
    <w:rsid w:val="00C73228"/>
    <w:rsid w:val="00C73AC3"/>
    <w:rsid w:val="00C75A26"/>
    <w:rsid w:val="00C76787"/>
    <w:rsid w:val="00C77DBA"/>
    <w:rsid w:val="00C811AB"/>
    <w:rsid w:val="00C859CA"/>
    <w:rsid w:val="00C865E5"/>
    <w:rsid w:val="00C86C9F"/>
    <w:rsid w:val="00C87874"/>
    <w:rsid w:val="00C90306"/>
    <w:rsid w:val="00C903C6"/>
    <w:rsid w:val="00C907B3"/>
    <w:rsid w:val="00C91806"/>
    <w:rsid w:val="00C92216"/>
    <w:rsid w:val="00C922E6"/>
    <w:rsid w:val="00C93EE6"/>
    <w:rsid w:val="00C947C7"/>
    <w:rsid w:val="00C94A6E"/>
    <w:rsid w:val="00C94A90"/>
    <w:rsid w:val="00C94C49"/>
    <w:rsid w:val="00C9520A"/>
    <w:rsid w:val="00C965FA"/>
    <w:rsid w:val="00C9671D"/>
    <w:rsid w:val="00CA03D5"/>
    <w:rsid w:val="00CA0CA7"/>
    <w:rsid w:val="00CA10EE"/>
    <w:rsid w:val="00CA14FB"/>
    <w:rsid w:val="00CA1932"/>
    <w:rsid w:val="00CA19CC"/>
    <w:rsid w:val="00CA1E73"/>
    <w:rsid w:val="00CA2396"/>
    <w:rsid w:val="00CA2511"/>
    <w:rsid w:val="00CA2621"/>
    <w:rsid w:val="00CA34A7"/>
    <w:rsid w:val="00CA3707"/>
    <w:rsid w:val="00CA43D7"/>
    <w:rsid w:val="00CA48FD"/>
    <w:rsid w:val="00CA6BB9"/>
    <w:rsid w:val="00CB0B4E"/>
    <w:rsid w:val="00CB0D44"/>
    <w:rsid w:val="00CB0FDE"/>
    <w:rsid w:val="00CB249E"/>
    <w:rsid w:val="00CB2956"/>
    <w:rsid w:val="00CB381B"/>
    <w:rsid w:val="00CB559F"/>
    <w:rsid w:val="00CB76D0"/>
    <w:rsid w:val="00CB7A7E"/>
    <w:rsid w:val="00CB7E07"/>
    <w:rsid w:val="00CC0118"/>
    <w:rsid w:val="00CC0866"/>
    <w:rsid w:val="00CC0A37"/>
    <w:rsid w:val="00CC1687"/>
    <w:rsid w:val="00CC18C6"/>
    <w:rsid w:val="00CC1AE7"/>
    <w:rsid w:val="00CC1B21"/>
    <w:rsid w:val="00CC259F"/>
    <w:rsid w:val="00CC2D97"/>
    <w:rsid w:val="00CC33BD"/>
    <w:rsid w:val="00CC3DC2"/>
    <w:rsid w:val="00CC474B"/>
    <w:rsid w:val="00CC5509"/>
    <w:rsid w:val="00CC5A7B"/>
    <w:rsid w:val="00CC7065"/>
    <w:rsid w:val="00CC7551"/>
    <w:rsid w:val="00CC7670"/>
    <w:rsid w:val="00CD052F"/>
    <w:rsid w:val="00CD0D6D"/>
    <w:rsid w:val="00CD135C"/>
    <w:rsid w:val="00CD21C0"/>
    <w:rsid w:val="00CD237D"/>
    <w:rsid w:val="00CD24E8"/>
    <w:rsid w:val="00CD38A7"/>
    <w:rsid w:val="00CD42CE"/>
    <w:rsid w:val="00CD5E5C"/>
    <w:rsid w:val="00CD69ED"/>
    <w:rsid w:val="00CD7514"/>
    <w:rsid w:val="00CD7D07"/>
    <w:rsid w:val="00CE435C"/>
    <w:rsid w:val="00CE4EF4"/>
    <w:rsid w:val="00CE545B"/>
    <w:rsid w:val="00CE5568"/>
    <w:rsid w:val="00CE6631"/>
    <w:rsid w:val="00CE7411"/>
    <w:rsid w:val="00CE79DA"/>
    <w:rsid w:val="00CE7EF7"/>
    <w:rsid w:val="00CF00F6"/>
    <w:rsid w:val="00CF0D3B"/>
    <w:rsid w:val="00CF19F2"/>
    <w:rsid w:val="00CF1D1A"/>
    <w:rsid w:val="00CF23AB"/>
    <w:rsid w:val="00CF2CE6"/>
    <w:rsid w:val="00CF52AB"/>
    <w:rsid w:val="00CF5439"/>
    <w:rsid w:val="00CF62BA"/>
    <w:rsid w:val="00CF6620"/>
    <w:rsid w:val="00CF678D"/>
    <w:rsid w:val="00CF67D4"/>
    <w:rsid w:val="00CF6B86"/>
    <w:rsid w:val="00CF7274"/>
    <w:rsid w:val="00CF7637"/>
    <w:rsid w:val="00CF7B26"/>
    <w:rsid w:val="00D010D4"/>
    <w:rsid w:val="00D01CCC"/>
    <w:rsid w:val="00D03379"/>
    <w:rsid w:val="00D0343B"/>
    <w:rsid w:val="00D034E7"/>
    <w:rsid w:val="00D050C9"/>
    <w:rsid w:val="00D0529C"/>
    <w:rsid w:val="00D0534D"/>
    <w:rsid w:val="00D05B0B"/>
    <w:rsid w:val="00D06EF1"/>
    <w:rsid w:val="00D10736"/>
    <w:rsid w:val="00D10E78"/>
    <w:rsid w:val="00D1174F"/>
    <w:rsid w:val="00D11C77"/>
    <w:rsid w:val="00D12C25"/>
    <w:rsid w:val="00D12D83"/>
    <w:rsid w:val="00D12DEF"/>
    <w:rsid w:val="00D138A5"/>
    <w:rsid w:val="00D13BF0"/>
    <w:rsid w:val="00D13F0A"/>
    <w:rsid w:val="00D14071"/>
    <w:rsid w:val="00D14920"/>
    <w:rsid w:val="00D14FEA"/>
    <w:rsid w:val="00D15787"/>
    <w:rsid w:val="00D15BC4"/>
    <w:rsid w:val="00D1638D"/>
    <w:rsid w:val="00D16EE8"/>
    <w:rsid w:val="00D16F3D"/>
    <w:rsid w:val="00D16F4B"/>
    <w:rsid w:val="00D17077"/>
    <w:rsid w:val="00D177D0"/>
    <w:rsid w:val="00D205FB"/>
    <w:rsid w:val="00D211C0"/>
    <w:rsid w:val="00D211E7"/>
    <w:rsid w:val="00D2198B"/>
    <w:rsid w:val="00D21AA0"/>
    <w:rsid w:val="00D21BA6"/>
    <w:rsid w:val="00D21C17"/>
    <w:rsid w:val="00D21EF8"/>
    <w:rsid w:val="00D245AE"/>
    <w:rsid w:val="00D246E1"/>
    <w:rsid w:val="00D25389"/>
    <w:rsid w:val="00D25F6A"/>
    <w:rsid w:val="00D27968"/>
    <w:rsid w:val="00D30D72"/>
    <w:rsid w:val="00D31237"/>
    <w:rsid w:val="00D314AE"/>
    <w:rsid w:val="00D319DD"/>
    <w:rsid w:val="00D3241B"/>
    <w:rsid w:val="00D33E72"/>
    <w:rsid w:val="00D35338"/>
    <w:rsid w:val="00D358CF"/>
    <w:rsid w:val="00D367EE"/>
    <w:rsid w:val="00D43219"/>
    <w:rsid w:val="00D444DE"/>
    <w:rsid w:val="00D448BF"/>
    <w:rsid w:val="00D45B3F"/>
    <w:rsid w:val="00D4649F"/>
    <w:rsid w:val="00D46D6C"/>
    <w:rsid w:val="00D47ED6"/>
    <w:rsid w:val="00D50208"/>
    <w:rsid w:val="00D50D54"/>
    <w:rsid w:val="00D531EC"/>
    <w:rsid w:val="00D55615"/>
    <w:rsid w:val="00D55C1C"/>
    <w:rsid w:val="00D56569"/>
    <w:rsid w:val="00D56A87"/>
    <w:rsid w:val="00D56D9E"/>
    <w:rsid w:val="00D57276"/>
    <w:rsid w:val="00D579F4"/>
    <w:rsid w:val="00D57AC1"/>
    <w:rsid w:val="00D6070C"/>
    <w:rsid w:val="00D61D7B"/>
    <w:rsid w:val="00D636F8"/>
    <w:rsid w:val="00D638C0"/>
    <w:rsid w:val="00D63A62"/>
    <w:rsid w:val="00D64233"/>
    <w:rsid w:val="00D643AE"/>
    <w:rsid w:val="00D64493"/>
    <w:rsid w:val="00D64626"/>
    <w:rsid w:val="00D648C7"/>
    <w:rsid w:val="00D6499D"/>
    <w:rsid w:val="00D64DF8"/>
    <w:rsid w:val="00D64EB4"/>
    <w:rsid w:val="00D65A57"/>
    <w:rsid w:val="00D66308"/>
    <w:rsid w:val="00D66464"/>
    <w:rsid w:val="00D66990"/>
    <w:rsid w:val="00D66CD8"/>
    <w:rsid w:val="00D67CF2"/>
    <w:rsid w:val="00D70A72"/>
    <w:rsid w:val="00D71053"/>
    <w:rsid w:val="00D714D0"/>
    <w:rsid w:val="00D71B94"/>
    <w:rsid w:val="00D7286E"/>
    <w:rsid w:val="00D737A4"/>
    <w:rsid w:val="00D73B56"/>
    <w:rsid w:val="00D74D5D"/>
    <w:rsid w:val="00D75A78"/>
    <w:rsid w:val="00D75E72"/>
    <w:rsid w:val="00D766F8"/>
    <w:rsid w:val="00D76FD6"/>
    <w:rsid w:val="00D77863"/>
    <w:rsid w:val="00D778F1"/>
    <w:rsid w:val="00D802E4"/>
    <w:rsid w:val="00D810C2"/>
    <w:rsid w:val="00D823AE"/>
    <w:rsid w:val="00D83D09"/>
    <w:rsid w:val="00D845DD"/>
    <w:rsid w:val="00D849DA"/>
    <w:rsid w:val="00D84A76"/>
    <w:rsid w:val="00D84C85"/>
    <w:rsid w:val="00D84F7D"/>
    <w:rsid w:val="00D852EF"/>
    <w:rsid w:val="00D861D4"/>
    <w:rsid w:val="00D866E6"/>
    <w:rsid w:val="00D87DF2"/>
    <w:rsid w:val="00D87E74"/>
    <w:rsid w:val="00D90093"/>
    <w:rsid w:val="00D901EF"/>
    <w:rsid w:val="00D905B8"/>
    <w:rsid w:val="00D90A11"/>
    <w:rsid w:val="00D90BDE"/>
    <w:rsid w:val="00D91262"/>
    <w:rsid w:val="00D91418"/>
    <w:rsid w:val="00D9226D"/>
    <w:rsid w:val="00D93327"/>
    <w:rsid w:val="00D93F89"/>
    <w:rsid w:val="00D943FC"/>
    <w:rsid w:val="00D95515"/>
    <w:rsid w:val="00D95852"/>
    <w:rsid w:val="00D95AE3"/>
    <w:rsid w:val="00D97024"/>
    <w:rsid w:val="00D970A3"/>
    <w:rsid w:val="00D97434"/>
    <w:rsid w:val="00D97963"/>
    <w:rsid w:val="00D97A0A"/>
    <w:rsid w:val="00DA0473"/>
    <w:rsid w:val="00DA137B"/>
    <w:rsid w:val="00DA174A"/>
    <w:rsid w:val="00DA17B2"/>
    <w:rsid w:val="00DA1B43"/>
    <w:rsid w:val="00DA2DAD"/>
    <w:rsid w:val="00DA2DF7"/>
    <w:rsid w:val="00DA2EFD"/>
    <w:rsid w:val="00DA5977"/>
    <w:rsid w:val="00DA5E74"/>
    <w:rsid w:val="00DA6254"/>
    <w:rsid w:val="00DA66C9"/>
    <w:rsid w:val="00DA691C"/>
    <w:rsid w:val="00DA7E4D"/>
    <w:rsid w:val="00DB0DEC"/>
    <w:rsid w:val="00DB17ED"/>
    <w:rsid w:val="00DB19F3"/>
    <w:rsid w:val="00DB1E0B"/>
    <w:rsid w:val="00DB2124"/>
    <w:rsid w:val="00DB24CE"/>
    <w:rsid w:val="00DB27E1"/>
    <w:rsid w:val="00DB3235"/>
    <w:rsid w:val="00DB37E3"/>
    <w:rsid w:val="00DB38EA"/>
    <w:rsid w:val="00DB3CB7"/>
    <w:rsid w:val="00DB3F94"/>
    <w:rsid w:val="00DB400B"/>
    <w:rsid w:val="00DB48C8"/>
    <w:rsid w:val="00DB5E6D"/>
    <w:rsid w:val="00DB7A1C"/>
    <w:rsid w:val="00DC0162"/>
    <w:rsid w:val="00DC19AA"/>
    <w:rsid w:val="00DC3892"/>
    <w:rsid w:val="00DC39D5"/>
    <w:rsid w:val="00DC3C39"/>
    <w:rsid w:val="00DC3C42"/>
    <w:rsid w:val="00DC5718"/>
    <w:rsid w:val="00DC5A53"/>
    <w:rsid w:val="00DC5F73"/>
    <w:rsid w:val="00DC7555"/>
    <w:rsid w:val="00DC75CE"/>
    <w:rsid w:val="00DC7616"/>
    <w:rsid w:val="00DC7852"/>
    <w:rsid w:val="00DD0BE9"/>
    <w:rsid w:val="00DD0FF8"/>
    <w:rsid w:val="00DD14D1"/>
    <w:rsid w:val="00DD55DA"/>
    <w:rsid w:val="00DD679A"/>
    <w:rsid w:val="00DD6992"/>
    <w:rsid w:val="00DD6A5E"/>
    <w:rsid w:val="00DD6F58"/>
    <w:rsid w:val="00DD7B0C"/>
    <w:rsid w:val="00DE0215"/>
    <w:rsid w:val="00DE0892"/>
    <w:rsid w:val="00DE119C"/>
    <w:rsid w:val="00DE2293"/>
    <w:rsid w:val="00DE3A08"/>
    <w:rsid w:val="00DE3E57"/>
    <w:rsid w:val="00DE47D2"/>
    <w:rsid w:val="00DE5E44"/>
    <w:rsid w:val="00DE5F74"/>
    <w:rsid w:val="00DE71A8"/>
    <w:rsid w:val="00DE77FC"/>
    <w:rsid w:val="00DE7931"/>
    <w:rsid w:val="00DF01BE"/>
    <w:rsid w:val="00DF057D"/>
    <w:rsid w:val="00DF2D09"/>
    <w:rsid w:val="00DF3CF7"/>
    <w:rsid w:val="00DF6474"/>
    <w:rsid w:val="00DF7326"/>
    <w:rsid w:val="00E00DE3"/>
    <w:rsid w:val="00E00FE5"/>
    <w:rsid w:val="00E0212A"/>
    <w:rsid w:val="00E02400"/>
    <w:rsid w:val="00E028AC"/>
    <w:rsid w:val="00E031DD"/>
    <w:rsid w:val="00E03B41"/>
    <w:rsid w:val="00E04F5F"/>
    <w:rsid w:val="00E0500B"/>
    <w:rsid w:val="00E05EAB"/>
    <w:rsid w:val="00E068A1"/>
    <w:rsid w:val="00E068EB"/>
    <w:rsid w:val="00E06D3D"/>
    <w:rsid w:val="00E07594"/>
    <w:rsid w:val="00E106F8"/>
    <w:rsid w:val="00E10CA2"/>
    <w:rsid w:val="00E111A3"/>
    <w:rsid w:val="00E111BA"/>
    <w:rsid w:val="00E116F5"/>
    <w:rsid w:val="00E11A3F"/>
    <w:rsid w:val="00E129A5"/>
    <w:rsid w:val="00E12E35"/>
    <w:rsid w:val="00E12F08"/>
    <w:rsid w:val="00E14259"/>
    <w:rsid w:val="00E142B9"/>
    <w:rsid w:val="00E1446C"/>
    <w:rsid w:val="00E145C5"/>
    <w:rsid w:val="00E14A00"/>
    <w:rsid w:val="00E17B3A"/>
    <w:rsid w:val="00E202DD"/>
    <w:rsid w:val="00E20407"/>
    <w:rsid w:val="00E20C5E"/>
    <w:rsid w:val="00E21127"/>
    <w:rsid w:val="00E218F6"/>
    <w:rsid w:val="00E22549"/>
    <w:rsid w:val="00E22C32"/>
    <w:rsid w:val="00E2373D"/>
    <w:rsid w:val="00E23F13"/>
    <w:rsid w:val="00E250B5"/>
    <w:rsid w:val="00E25CF3"/>
    <w:rsid w:val="00E2635E"/>
    <w:rsid w:val="00E26368"/>
    <w:rsid w:val="00E26661"/>
    <w:rsid w:val="00E2684E"/>
    <w:rsid w:val="00E27F78"/>
    <w:rsid w:val="00E3049C"/>
    <w:rsid w:val="00E31D5F"/>
    <w:rsid w:val="00E32282"/>
    <w:rsid w:val="00E323F7"/>
    <w:rsid w:val="00E3256F"/>
    <w:rsid w:val="00E328B4"/>
    <w:rsid w:val="00E332E4"/>
    <w:rsid w:val="00E33DD3"/>
    <w:rsid w:val="00E35482"/>
    <w:rsid w:val="00E36DFA"/>
    <w:rsid w:val="00E4092E"/>
    <w:rsid w:val="00E40FF8"/>
    <w:rsid w:val="00E41CE9"/>
    <w:rsid w:val="00E422B2"/>
    <w:rsid w:val="00E42302"/>
    <w:rsid w:val="00E4433F"/>
    <w:rsid w:val="00E4470B"/>
    <w:rsid w:val="00E44EB0"/>
    <w:rsid w:val="00E4654B"/>
    <w:rsid w:val="00E4788E"/>
    <w:rsid w:val="00E504A5"/>
    <w:rsid w:val="00E51235"/>
    <w:rsid w:val="00E5133C"/>
    <w:rsid w:val="00E520FF"/>
    <w:rsid w:val="00E52374"/>
    <w:rsid w:val="00E5334F"/>
    <w:rsid w:val="00E5337D"/>
    <w:rsid w:val="00E5360E"/>
    <w:rsid w:val="00E54B49"/>
    <w:rsid w:val="00E54BAE"/>
    <w:rsid w:val="00E54D46"/>
    <w:rsid w:val="00E55A0C"/>
    <w:rsid w:val="00E563AD"/>
    <w:rsid w:val="00E5698E"/>
    <w:rsid w:val="00E5699F"/>
    <w:rsid w:val="00E56B99"/>
    <w:rsid w:val="00E57E02"/>
    <w:rsid w:val="00E60DD4"/>
    <w:rsid w:val="00E61511"/>
    <w:rsid w:val="00E61694"/>
    <w:rsid w:val="00E61752"/>
    <w:rsid w:val="00E61970"/>
    <w:rsid w:val="00E62BB6"/>
    <w:rsid w:val="00E62C65"/>
    <w:rsid w:val="00E63B4D"/>
    <w:rsid w:val="00E67746"/>
    <w:rsid w:val="00E677ED"/>
    <w:rsid w:val="00E70084"/>
    <w:rsid w:val="00E703F4"/>
    <w:rsid w:val="00E70745"/>
    <w:rsid w:val="00E71D43"/>
    <w:rsid w:val="00E71D6A"/>
    <w:rsid w:val="00E723C9"/>
    <w:rsid w:val="00E7254A"/>
    <w:rsid w:val="00E72850"/>
    <w:rsid w:val="00E72872"/>
    <w:rsid w:val="00E7287F"/>
    <w:rsid w:val="00E72A0F"/>
    <w:rsid w:val="00E73C51"/>
    <w:rsid w:val="00E75B50"/>
    <w:rsid w:val="00E76DEB"/>
    <w:rsid w:val="00E7758F"/>
    <w:rsid w:val="00E7767E"/>
    <w:rsid w:val="00E77A87"/>
    <w:rsid w:val="00E8009F"/>
    <w:rsid w:val="00E81674"/>
    <w:rsid w:val="00E82E40"/>
    <w:rsid w:val="00E83553"/>
    <w:rsid w:val="00E83975"/>
    <w:rsid w:val="00E85D5C"/>
    <w:rsid w:val="00E863A8"/>
    <w:rsid w:val="00E8640E"/>
    <w:rsid w:val="00E870C2"/>
    <w:rsid w:val="00E875F4"/>
    <w:rsid w:val="00E87F8B"/>
    <w:rsid w:val="00E90034"/>
    <w:rsid w:val="00E904C6"/>
    <w:rsid w:val="00E905B5"/>
    <w:rsid w:val="00E906FA"/>
    <w:rsid w:val="00E907A8"/>
    <w:rsid w:val="00E90896"/>
    <w:rsid w:val="00E90F50"/>
    <w:rsid w:val="00E91C1B"/>
    <w:rsid w:val="00E9263F"/>
    <w:rsid w:val="00E92F1B"/>
    <w:rsid w:val="00E9369E"/>
    <w:rsid w:val="00E93C3C"/>
    <w:rsid w:val="00E94645"/>
    <w:rsid w:val="00E9482A"/>
    <w:rsid w:val="00E957FE"/>
    <w:rsid w:val="00E96662"/>
    <w:rsid w:val="00E9796B"/>
    <w:rsid w:val="00E97C6B"/>
    <w:rsid w:val="00EA1AC8"/>
    <w:rsid w:val="00EA1E3C"/>
    <w:rsid w:val="00EA258D"/>
    <w:rsid w:val="00EA26EB"/>
    <w:rsid w:val="00EA3280"/>
    <w:rsid w:val="00EA6EC1"/>
    <w:rsid w:val="00EA7624"/>
    <w:rsid w:val="00EA7779"/>
    <w:rsid w:val="00EB1156"/>
    <w:rsid w:val="00EB1BB5"/>
    <w:rsid w:val="00EB20E8"/>
    <w:rsid w:val="00EB2119"/>
    <w:rsid w:val="00EB285D"/>
    <w:rsid w:val="00EB39D2"/>
    <w:rsid w:val="00EB3D81"/>
    <w:rsid w:val="00EB79E5"/>
    <w:rsid w:val="00EB7B0A"/>
    <w:rsid w:val="00EB7DF7"/>
    <w:rsid w:val="00EC141A"/>
    <w:rsid w:val="00EC21BB"/>
    <w:rsid w:val="00EC25E1"/>
    <w:rsid w:val="00EC321E"/>
    <w:rsid w:val="00EC3631"/>
    <w:rsid w:val="00EC3B25"/>
    <w:rsid w:val="00EC3E9E"/>
    <w:rsid w:val="00EC56ED"/>
    <w:rsid w:val="00EC5816"/>
    <w:rsid w:val="00EC68A1"/>
    <w:rsid w:val="00EC6F2B"/>
    <w:rsid w:val="00EC71C4"/>
    <w:rsid w:val="00ED1209"/>
    <w:rsid w:val="00ED16EE"/>
    <w:rsid w:val="00ED1977"/>
    <w:rsid w:val="00ED3E51"/>
    <w:rsid w:val="00ED49CF"/>
    <w:rsid w:val="00ED4EBF"/>
    <w:rsid w:val="00ED533A"/>
    <w:rsid w:val="00ED7083"/>
    <w:rsid w:val="00ED74C8"/>
    <w:rsid w:val="00ED7BD7"/>
    <w:rsid w:val="00EE0257"/>
    <w:rsid w:val="00EE12D8"/>
    <w:rsid w:val="00EE1CFE"/>
    <w:rsid w:val="00EE2322"/>
    <w:rsid w:val="00EE30F8"/>
    <w:rsid w:val="00EE359B"/>
    <w:rsid w:val="00EE3BC0"/>
    <w:rsid w:val="00EE41F3"/>
    <w:rsid w:val="00EE466C"/>
    <w:rsid w:val="00EE555D"/>
    <w:rsid w:val="00EE56DD"/>
    <w:rsid w:val="00EE57C3"/>
    <w:rsid w:val="00EE5962"/>
    <w:rsid w:val="00EE5CA4"/>
    <w:rsid w:val="00EE62BA"/>
    <w:rsid w:val="00EE6E71"/>
    <w:rsid w:val="00EE7F31"/>
    <w:rsid w:val="00EF4E14"/>
    <w:rsid w:val="00EF6214"/>
    <w:rsid w:val="00EF65B3"/>
    <w:rsid w:val="00EF6829"/>
    <w:rsid w:val="00EF6F95"/>
    <w:rsid w:val="00EF6FC5"/>
    <w:rsid w:val="00EF77A0"/>
    <w:rsid w:val="00F00D78"/>
    <w:rsid w:val="00F01E93"/>
    <w:rsid w:val="00F02AA9"/>
    <w:rsid w:val="00F033BE"/>
    <w:rsid w:val="00F04727"/>
    <w:rsid w:val="00F0543C"/>
    <w:rsid w:val="00F05678"/>
    <w:rsid w:val="00F06073"/>
    <w:rsid w:val="00F072FD"/>
    <w:rsid w:val="00F0743B"/>
    <w:rsid w:val="00F10690"/>
    <w:rsid w:val="00F10DE3"/>
    <w:rsid w:val="00F10E9D"/>
    <w:rsid w:val="00F11866"/>
    <w:rsid w:val="00F121C2"/>
    <w:rsid w:val="00F1251E"/>
    <w:rsid w:val="00F126E4"/>
    <w:rsid w:val="00F13435"/>
    <w:rsid w:val="00F1378B"/>
    <w:rsid w:val="00F13E78"/>
    <w:rsid w:val="00F13F6D"/>
    <w:rsid w:val="00F13F71"/>
    <w:rsid w:val="00F142AE"/>
    <w:rsid w:val="00F1481B"/>
    <w:rsid w:val="00F1522F"/>
    <w:rsid w:val="00F1592A"/>
    <w:rsid w:val="00F164EC"/>
    <w:rsid w:val="00F16EA4"/>
    <w:rsid w:val="00F177F0"/>
    <w:rsid w:val="00F20576"/>
    <w:rsid w:val="00F20835"/>
    <w:rsid w:val="00F20F07"/>
    <w:rsid w:val="00F22278"/>
    <w:rsid w:val="00F22A3C"/>
    <w:rsid w:val="00F246FA"/>
    <w:rsid w:val="00F24D92"/>
    <w:rsid w:val="00F24E81"/>
    <w:rsid w:val="00F25920"/>
    <w:rsid w:val="00F25D7A"/>
    <w:rsid w:val="00F25E69"/>
    <w:rsid w:val="00F2716C"/>
    <w:rsid w:val="00F272D4"/>
    <w:rsid w:val="00F300BA"/>
    <w:rsid w:val="00F30D52"/>
    <w:rsid w:val="00F30F80"/>
    <w:rsid w:val="00F31E64"/>
    <w:rsid w:val="00F3362F"/>
    <w:rsid w:val="00F33AD3"/>
    <w:rsid w:val="00F341EE"/>
    <w:rsid w:val="00F3465B"/>
    <w:rsid w:val="00F348CA"/>
    <w:rsid w:val="00F359BB"/>
    <w:rsid w:val="00F40109"/>
    <w:rsid w:val="00F40138"/>
    <w:rsid w:val="00F4034B"/>
    <w:rsid w:val="00F4083E"/>
    <w:rsid w:val="00F40FE3"/>
    <w:rsid w:val="00F41AC6"/>
    <w:rsid w:val="00F42A24"/>
    <w:rsid w:val="00F436C2"/>
    <w:rsid w:val="00F4697F"/>
    <w:rsid w:val="00F46F40"/>
    <w:rsid w:val="00F504B1"/>
    <w:rsid w:val="00F50D96"/>
    <w:rsid w:val="00F52086"/>
    <w:rsid w:val="00F54379"/>
    <w:rsid w:val="00F54926"/>
    <w:rsid w:val="00F554F7"/>
    <w:rsid w:val="00F56523"/>
    <w:rsid w:val="00F573CA"/>
    <w:rsid w:val="00F60BB1"/>
    <w:rsid w:val="00F61550"/>
    <w:rsid w:val="00F617F8"/>
    <w:rsid w:val="00F6214F"/>
    <w:rsid w:val="00F6245C"/>
    <w:rsid w:val="00F642FC"/>
    <w:rsid w:val="00F64C24"/>
    <w:rsid w:val="00F64D34"/>
    <w:rsid w:val="00F6517C"/>
    <w:rsid w:val="00F66E3F"/>
    <w:rsid w:val="00F66F88"/>
    <w:rsid w:val="00F6700D"/>
    <w:rsid w:val="00F67B5A"/>
    <w:rsid w:val="00F700AB"/>
    <w:rsid w:val="00F700DC"/>
    <w:rsid w:val="00F701C7"/>
    <w:rsid w:val="00F71120"/>
    <w:rsid w:val="00F71D5F"/>
    <w:rsid w:val="00F723BD"/>
    <w:rsid w:val="00F7270D"/>
    <w:rsid w:val="00F7330F"/>
    <w:rsid w:val="00F735E5"/>
    <w:rsid w:val="00F7363F"/>
    <w:rsid w:val="00F73A5E"/>
    <w:rsid w:val="00F73AAD"/>
    <w:rsid w:val="00F74121"/>
    <w:rsid w:val="00F74AC5"/>
    <w:rsid w:val="00F752F7"/>
    <w:rsid w:val="00F75F58"/>
    <w:rsid w:val="00F76950"/>
    <w:rsid w:val="00F776D3"/>
    <w:rsid w:val="00F77BA0"/>
    <w:rsid w:val="00F77EFE"/>
    <w:rsid w:val="00F80801"/>
    <w:rsid w:val="00F808DB"/>
    <w:rsid w:val="00F81109"/>
    <w:rsid w:val="00F81582"/>
    <w:rsid w:val="00F81C55"/>
    <w:rsid w:val="00F82ADA"/>
    <w:rsid w:val="00F83185"/>
    <w:rsid w:val="00F83490"/>
    <w:rsid w:val="00F8362D"/>
    <w:rsid w:val="00F83B61"/>
    <w:rsid w:val="00F83E0A"/>
    <w:rsid w:val="00F8408A"/>
    <w:rsid w:val="00F84156"/>
    <w:rsid w:val="00F84D98"/>
    <w:rsid w:val="00F85566"/>
    <w:rsid w:val="00F860DA"/>
    <w:rsid w:val="00F86479"/>
    <w:rsid w:val="00F86CC6"/>
    <w:rsid w:val="00F90772"/>
    <w:rsid w:val="00F90E66"/>
    <w:rsid w:val="00F916BA"/>
    <w:rsid w:val="00F91A29"/>
    <w:rsid w:val="00F9382C"/>
    <w:rsid w:val="00F9470C"/>
    <w:rsid w:val="00F951C4"/>
    <w:rsid w:val="00F95487"/>
    <w:rsid w:val="00F955FF"/>
    <w:rsid w:val="00F96362"/>
    <w:rsid w:val="00F97174"/>
    <w:rsid w:val="00FA04A9"/>
    <w:rsid w:val="00FA05D3"/>
    <w:rsid w:val="00FA0A7F"/>
    <w:rsid w:val="00FA1C7D"/>
    <w:rsid w:val="00FA25B8"/>
    <w:rsid w:val="00FA27C1"/>
    <w:rsid w:val="00FA297D"/>
    <w:rsid w:val="00FA42D5"/>
    <w:rsid w:val="00FA453D"/>
    <w:rsid w:val="00FA5861"/>
    <w:rsid w:val="00FA6035"/>
    <w:rsid w:val="00FA7A3B"/>
    <w:rsid w:val="00FA7F7C"/>
    <w:rsid w:val="00FB0326"/>
    <w:rsid w:val="00FB0D26"/>
    <w:rsid w:val="00FB1C18"/>
    <w:rsid w:val="00FB287F"/>
    <w:rsid w:val="00FB2E28"/>
    <w:rsid w:val="00FB3674"/>
    <w:rsid w:val="00FB48EB"/>
    <w:rsid w:val="00FB499D"/>
    <w:rsid w:val="00FB51B5"/>
    <w:rsid w:val="00FB5F80"/>
    <w:rsid w:val="00FB6016"/>
    <w:rsid w:val="00FC0216"/>
    <w:rsid w:val="00FC052F"/>
    <w:rsid w:val="00FC05BE"/>
    <w:rsid w:val="00FC1573"/>
    <w:rsid w:val="00FC1F23"/>
    <w:rsid w:val="00FC4717"/>
    <w:rsid w:val="00FC5428"/>
    <w:rsid w:val="00FC5530"/>
    <w:rsid w:val="00FC68D5"/>
    <w:rsid w:val="00FC77D2"/>
    <w:rsid w:val="00FD05B0"/>
    <w:rsid w:val="00FD14CE"/>
    <w:rsid w:val="00FD1AEC"/>
    <w:rsid w:val="00FD1C3A"/>
    <w:rsid w:val="00FD1E8E"/>
    <w:rsid w:val="00FD28B3"/>
    <w:rsid w:val="00FD2935"/>
    <w:rsid w:val="00FD2BB6"/>
    <w:rsid w:val="00FD4DFD"/>
    <w:rsid w:val="00FD4E3F"/>
    <w:rsid w:val="00FD57CB"/>
    <w:rsid w:val="00FD614E"/>
    <w:rsid w:val="00FD6365"/>
    <w:rsid w:val="00FD7A14"/>
    <w:rsid w:val="00FE0167"/>
    <w:rsid w:val="00FE0261"/>
    <w:rsid w:val="00FE04C3"/>
    <w:rsid w:val="00FE06AE"/>
    <w:rsid w:val="00FE0877"/>
    <w:rsid w:val="00FE0CF4"/>
    <w:rsid w:val="00FE156E"/>
    <w:rsid w:val="00FE1776"/>
    <w:rsid w:val="00FE1FAF"/>
    <w:rsid w:val="00FE23B7"/>
    <w:rsid w:val="00FE3052"/>
    <w:rsid w:val="00FE45ED"/>
    <w:rsid w:val="00FE4D44"/>
    <w:rsid w:val="00FE5061"/>
    <w:rsid w:val="00FE56AB"/>
    <w:rsid w:val="00FE58CB"/>
    <w:rsid w:val="00FE597E"/>
    <w:rsid w:val="00FE6AE4"/>
    <w:rsid w:val="00FE7093"/>
    <w:rsid w:val="00FE744A"/>
    <w:rsid w:val="00FE74A7"/>
    <w:rsid w:val="00FE7C17"/>
    <w:rsid w:val="00FF0F6F"/>
    <w:rsid w:val="00FF2245"/>
    <w:rsid w:val="00FF27DE"/>
    <w:rsid w:val="00FF2ACC"/>
    <w:rsid w:val="00FF2B06"/>
    <w:rsid w:val="00FF4181"/>
    <w:rsid w:val="00FF4544"/>
    <w:rsid w:val="00FF4A77"/>
    <w:rsid w:val="00FF5482"/>
    <w:rsid w:val="00FF5605"/>
    <w:rsid w:val="00FF5EE1"/>
    <w:rsid w:val="00FF66C2"/>
    <w:rsid w:val="00FF7B5A"/>
    <w:rsid w:val="00FF7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D72EA"/>
  <w15:docId w15:val="{9D8A6E26-70E7-4FB5-A7E5-6424569C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link w:val="Heading3Char"/>
    <w:uiPriority w:val="9"/>
    <w:qFormat/>
    <w:rsid w:val="009F69BA"/>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8C0"/>
    <w:pPr>
      <w:ind w:left="720"/>
      <w:contextualSpacing/>
    </w:pPr>
  </w:style>
  <w:style w:type="character" w:styleId="CommentReference">
    <w:name w:val="annotation reference"/>
    <w:uiPriority w:val="99"/>
    <w:semiHidden/>
    <w:unhideWhenUsed/>
    <w:rsid w:val="005318C0"/>
    <w:rPr>
      <w:sz w:val="16"/>
      <w:szCs w:val="16"/>
    </w:rPr>
  </w:style>
  <w:style w:type="paragraph" w:styleId="CommentText">
    <w:name w:val="annotation text"/>
    <w:basedOn w:val="Normal"/>
    <w:link w:val="CommentTextChar"/>
    <w:uiPriority w:val="99"/>
    <w:unhideWhenUsed/>
    <w:rsid w:val="005318C0"/>
    <w:pPr>
      <w:spacing w:line="240" w:lineRule="auto"/>
    </w:pPr>
    <w:rPr>
      <w:sz w:val="20"/>
      <w:szCs w:val="20"/>
    </w:rPr>
  </w:style>
  <w:style w:type="character" w:customStyle="1" w:styleId="CommentTextChar">
    <w:name w:val="Comment Text Char"/>
    <w:link w:val="CommentText"/>
    <w:uiPriority w:val="99"/>
    <w:rsid w:val="005318C0"/>
    <w:rPr>
      <w:sz w:val="20"/>
      <w:szCs w:val="20"/>
    </w:rPr>
  </w:style>
  <w:style w:type="paragraph" w:styleId="CommentSubject">
    <w:name w:val="annotation subject"/>
    <w:basedOn w:val="CommentText"/>
    <w:next w:val="CommentText"/>
    <w:link w:val="CommentSubjectChar"/>
    <w:uiPriority w:val="99"/>
    <w:semiHidden/>
    <w:unhideWhenUsed/>
    <w:rsid w:val="004245DE"/>
    <w:rPr>
      <w:b/>
      <w:bCs/>
    </w:rPr>
  </w:style>
  <w:style w:type="character" w:customStyle="1" w:styleId="CommentSubjectChar">
    <w:name w:val="Comment Subject Char"/>
    <w:link w:val="CommentSubject"/>
    <w:uiPriority w:val="99"/>
    <w:semiHidden/>
    <w:rsid w:val="004245DE"/>
    <w:rPr>
      <w:b/>
      <w:bCs/>
      <w:sz w:val="20"/>
      <w:szCs w:val="20"/>
    </w:rPr>
  </w:style>
  <w:style w:type="table" w:styleId="TableGrid">
    <w:name w:val="Table Grid"/>
    <w:basedOn w:val="TableNormal"/>
    <w:uiPriority w:val="39"/>
    <w:rsid w:val="001B32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53256"/>
    <w:rPr>
      <w:color w:val="0563C1"/>
      <w:u w:val="single"/>
    </w:rPr>
  </w:style>
  <w:style w:type="character" w:customStyle="1" w:styleId="UnresolvedMention1">
    <w:name w:val="Unresolved Mention1"/>
    <w:uiPriority w:val="99"/>
    <w:semiHidden/>
    <w:unhideWhenUsed/>
    <w:rsid w:val="00253256"/>
    <w:rPr>
      <w:color w:val="605E5C"/>
      <w:shd w:val="clear" w:color="auto" w:fill="E1DFDD"/>
    </w:rPr>
  </w:style>
  <w:style w:type="character" w:styleId="FollowedHyperlink">
    <w:name w:val="FollowedHyperlink"/>
    <w:uiPriority w:val="99"/>
    <w:semiHidden/>
    <w:unhideWhenUsed/>
    <w:rsid w:val="008A05D6"/>
    <w:rPr>
      <w:color w:val="954F72"/>
      <w:u w:val="single"/>
    </w:rPr>
  </w:style>
  <w:style w:type="paragraph" w:styleId="Revision">
    <w:name w:val="Revision"/>
    <w:hidden/>
    <w:uiPriority w:val="99"/>
    <w:semiHidden/>
    <w:rsid w:val="0041729C"/>
    <w:rPr>
      <w:sz w:val="22"/>
      <w:szCs w:val="22"/>
    </w:rPr>
  </w:style>
  <w:style w:type="paragraph" w:styleId="BalloonText">
    <w:name w:val="Balloon Text"/>
    <w:basedOn w:val="Normal"/>
    <w:link w:val="BalloonTextChar"/>
    <w:uiPriority w:val="99"/>
    <w:semiHidden/>
    <w:unhideWhenUsed/>
    <w:rsid w:val="00763CC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63CC1"/>
    <w:rPr>
      <w:rFonts w:ascii="Segoe UI" w:hAnsi="Segoe UI" w:cs="Segoe UI"/>
      <w:sz w:val="18"/>
      <w:szCs w:val="18"/>
    </w:rPr>
  </w:style>
  <w:style w:type="character" w:styleId="PlaceholderText">
    <w:name w:val="Placeholder Text"/>
    <w:basedOn w:val="DefaultParagraphFont"/>
    <w:uiPriority w:val="99"/>
    <w:semiHidden/>
    <w:rsid w:val="00A3140C"/>
    <w:rPr>
      <w:color w:val="808080"/>
    </w:rPr>
  </w:style>
  <w:style w:type="paragraph" w:styleId="Header">
    <w:name w:val="header"/>
    <w:basedOn w:val="Normal"/>
    <w:link w:val="HeaderChar"/>
    <w:uiPriority w:val="99"/>
    <w:unhideWhenUsed/>
    <w:rsid w:val="007E5A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5A53"/>
    <w:rPr>
      <w:sz w:val="22"/>
      <w:szCs w:val="22"/>
    </w:rPr>
  </w:style>
  <w:style w:type="paragraph" w:styleId="Footer">
    <w:name w:val="footer"/>
    <w:basedOn w:val="Normal"/>
    <w:link w:val="FooterChar"/>
    <w:uiPriority w:val="99"/>
    <w:unhideWhenUsed/>
    <w:rsid w:val="007E5A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A53"/>
    <w:rPr>
      <w:sz w:val="22"/>
      <w:szCs w:val="22"/>
    </w:rPr>
  </w:style>
  <w:style w:type="character" w:customStyle="1" w:styleId="Heading3Char">
    <w:name w:val="Heading 3 Char"/>
    <w:basedOn w:val="DefaultParagraphFont"/>
    <w:link w:val="Heading3"/>
    <w:uiPriority w:val="9"/>
    <w:rsid w:val="009F69BA"/>
    <w:rPr>
      <w:rFonts w:ascii="Times New Roman" w:eastAsia="Times New Roman" w:hAnsi="Times New Roman"/>
      <w:b/>
      <w:bCs/>
      <w:sz w:val="27"/>
      <w:szCs w:val="27"/>
    </w:rPr>
  </w:style>
  <w:style w:type="paragraph" w:styleId="NormalWeb">
    <w:name w:val="Normal (Web)"/>
    <w:basedOn w:val="Normal"/>
    <w:uiPriority w:val="99"/>
    <w:semiHidden/>
    <w:unhideWhenUsed/>
    <w:rsid w:val="009F69BA"/>
    <w:pPr>
      <w:spacing w:before="100" w:beforeAutospacing="1" w:after="100" w:afterAutospacing="1" w:line="240" w:lineRule="auto"/>
    </w:pPr>
    <w:rPr>
      <w:rFonts w:ascii="Times New Roman" w:eastAsia="Times New Roman" w:hAnsi="Times New Roman"/>
      <w:sz w:val="24"/>
      <w:szCs w:val="24"/>
    </w:rPr>
  </w:style>
  <w:style w:type="paragraph" w:styleId="Bibliography">
    <w:name w:val="Bibliography"/>
    <w:basedOn w:val="Normal"/>
    <w:next w:val="Normal"/>
    <w:uiPriority w:val="37"/>
    <w:unhideWhenUsed/>
    <w:rsid w:val="008266D8"/>
    <w:pPr>
      <w:spacing w:after="0" w:line="240" w:lineRule="auto"/>
      <w:ind w:left="720" w:hanging="720"/>
    </w:pPr>
  </w:style>
  <w:style w:type="character" w:styleId="UnresolvedMention">
    <w:name w:val="Unresolved Mention"/>
    <w:basedOn w:val="DefaultParagraphFont"/>
    <w:uiPriority w:val="99"/>
    <w:semiHidden/>
    <w:unhideWhenUsed/>
    <w:rsid w:val="008F1CD9"/>
    <w:rPr>
      <w:color w:val="605E5C"/>
      <w:shd w:val="clear" w:color="auto" w:fill="E1DFDD"/>
    </w:rPr>
  </w:style>
  <w:style w:type="character" w:styleId="LineNumber">
    <w:name w:val="line number"/>
    <w:basedOn w:val="DefaultParagraphFont"/>
    <w:uiPriority w:val="99"/>
    <w:semiHidden/>
    <w:unhideWhenUsed/>
    <w:rsid w:val="005B74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98858">
      <w:bodyDiv w:val="1"/>
      <w:marLeft w:val="0"/>
      <w:marRight w:val="0"/>
      <w:marTop w:val="0"/>
      <w:marBottom w:val="0"/>
      <w:divBdr>
        <w:top w:val="none" w:sz="0" w:space="0" w:color="auto"/>
        <w:left w:val="none" w:sz="0" w:space="0" w:color="auto"/>
        <w:bottom w:val="none" w:sz="0" w:space="0" w:color="auto"/>
        <w:right w:val="none" w:sz="0" w:space="0" w:color="auto"/>
      </w:divBdr>
      <w:divsChild>
        <w:div w:id="512843950">
          <w:marLeft w:val="0"/>
          <w:marRight w:val="0"/>
          <w:marTop w:val="0"/>
          <w:marBottom w:val="0"/>
          <w:divBdr>
            <w:top w:val="none" w:sz="0" w:space="0" w:color="auto"/>
            <w:left w:val="none" w:sz="0" w:space="0" w:color="auto"/>
            <w:bottom w:val="none" w:sz="0" w:space="0" w:color="auto"/>
            <w:right w:val="none" w:sz="0" w:space="0" w:color="auto"/>
          </w:divBdr>
        </w:div>
      </w:divsChild>
    </w:div>
    <w:div w:id="1734163244">
      <w:bodyDiv w:val="1"/>
      <w:marLeft w:val="0"/>
      <w:marRight w:val="0"/>
      <w:marTop w:val="0"/>
      <w:marBottom w:val="0"/>
      <w:divBdr>
        <w:top w:val="none" w:sz="0" w:space="0" w:color="auto"/>
        <w:left w:val="none" w:sz="0" w:space="0" w:color="auto"/>
        <w:bottom w:val="none" w:sz="0" w:space="0" w:color="auto"/>
        <w:right w:val="none" w:sz="0" w:space="0" w:color="auto"/>
      </w:divBdr>
    </w:div>
    <w:div w:id="2037079697">
      <w:bodyDiv w:val="1"/>
      <w:marLeft w:val="0"/>
      <w:marRight w:val="0"/>
      <w:marTop w:val="0"/>
      <w:marBottom w:val="0"/>
      <w:divBdr>
        <w:top w:val="none" w:sz="0" w:space="0" w:color="auto"/>
        <w:left w:val="none" w:sz="0" w:space="0" w:color="auto"/>
        <w:bottom w:val="none" w:sz="0" w:space="0" w:color="auto"/>
        <w:right w:val="none" w:sz="0" w:space="0" w:color="auto"/>
      </w:divBdr>
    </w:div>
    <w:div w:id="2060933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55B27-BBEE-48F1-84CD-B14F25A9D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5</TotalTime>
  <Pages>28</Pages>
  <Words>17357</Words>
  <Characters>98936</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Berigan</cp:lastModifiedBy>
  <cp:revision>635</cp:revision>
  <cp:lastPrinted>2022-11-18T18:03:00Z</cp:lastPrinted>
  <dcterms:created xsi:type="dcterms:W3CDTF">2023-06-27T17:13:00Z</dcterms:created>
  <dcterms:modified xsi:type="dcterms:W3CDTF">2023-07-1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ZOTERO_PREF_1">
    <vt:lpwstr>&lt;data data-version="3" zotero-version="6.0.26"&gt;&lt;session id="KqKqRbIb"/&gt;&lt;style id="http://www.zotero.org/styles/biological-conservation" hasBibliography="1" bibliographyStyleHasBeenSet="1"/&gt;&lt;prefs&gt;&lt;pref name="fieldType" value="Field"/&gt;&lt;/prefs&gt;&lt;/data&gt;</vt:lpwstr>
  </property>
</Properties>
</file>